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C0AADF2" w14:textId="71B505F2" w:rsidR="006B1BC3" w:rsidRPr="00B1424C" w:rsidRDefault="00B1424C" w:rsidP="006B1BC3">
      <w:pPr>
        <w:suppressLineNumbers/>
        <w:spacing w:after="20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eastAsia="Calibri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14DDAF" wp14:editId="5A468C65">
                <wp:simplePos x="0" y="0"/>
                <wp:positionH relativeFrom="margin">
                  <wp:posOffset>971550</wp:posOffset>
                </wp:positionH>
                <wp:positionV relativeFrom="paragraph">
                  <wp:posOffset>-1039495</wp:posOffset>
                </wp:positionV>
                <wp:extent cx="3828415" cy="593725"/>
                <wp:effectExtent l="0" t="0" r="19685" b="15875"/>
                <wp:wrapNone/>
                <wp:docPr id="2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28415" cy="5937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B56481" w14:textId="77777777" w:rsidR="00B1424C" w:rsidRDefault="00B1424C" w:rsidP="00B1424C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Angsana New"/>
                                <w:color w:val="FF0000"/>
                                <w:sz w:val="20"/>
                                <w:szCs w:val="25"/>
                              </w:rPr>
                            </w:pP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0"/>
                                <w:cs/>
                              </w:rPr>
                              <w:t>***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  <w:t xml:space="preserve">Please delete this box and </w:t>
                            </w: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5"/>
                              </w:rPr>
                              <w:t>first page</w:t>
                            </w:r>
                            <w:r>
                              <w:rPr>
                                <w:rFonts w:ascii="Times New Roman" w:hAnsi="Times New Roman" w:cs="Angsana New"/>
                                <w:b/>
                                <w:bCs/>
                                <w:color w:val="FF0000"/>
                                <w:sz w:val="20"/>
                                <w:szCs w:val="20"/>
                                <w:cs/>
                              </w:rPr>
                              <w:t>.</w:t>
                            </w:r>
                          </w:p>
                          <w:p w14:paraId="51DD66D4" w14:textId="6300E054" w:rsidR="00B1424C" w:rsidRDefault="008B2BF9" w:rsidP="00B1424C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70C0"/>
                                <w:sz w:val="24"/>
                                <w:szCs w:val="24"/>
                              </w:rPr>
                              <w:t>Full Article</w:t>
                            </w:r>
                            <w:r w:rsidR="00B1424C">
                              <w:rPr>
                                <w:rFonts w:ascii="Times New Roman" w:hAnsi="Times New Roman" w:cs="Times New Roman"/>
                                <w:color w:val="0070C0"/>
                                <w:sz w:val="24"/>
                                <w:szCs w:val="24"/>
                              </w:rPr>
                              <w:t xml:space="preserve"> Template</w:t>
                            </w:r>
                            <w:r w:rsidR="00B1424C">
                              <w:rPr>
                                <w:rFonts w:ascii="Times New Roman" w:hAnsi="Times New Roman" w:cs="Times New Roman"/>
                                <w:color w:val="0070C0"/>
                                <w:sz w:val="24"/>
                                <w:szCs w:val="24"/>
                              </w:rPr>
                              <w:br/>
                            </w:r>
                            <w:r w:rsidR="00B1424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 xml:space="preserve">Th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>F</w:t>
                            </w:r>
                            <w:r w:rsidRPr="008B2BF9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>ifth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 xml:space="preserve"> </w:t>
                            </w:r>
                            <w:r w:rsidR="00B1424C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0"/>
                                <w:szCs w:val="24"/>
                              </w:rPr>
                              <w:t>Annual Health Research International Conferen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D14DDAF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76.5pt;margin-top:-81.85pt;width:301.45pt;height:46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" filled="f">
                <v:textbox>
                  <w:txbxContent>
                    <w:p w14:paraId="28B56481" w14:textId="77777777" w:rsidR="00B1424C" w:rsidRDefault="00B1424C" w:rsidP="00B1424C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Angsana New"/>
                          <w:color w:val="FF0000"/>
                          <w:sz w:val="20"/>
                          <w:szCs w:val="25"/>
                        </w:rPr>
                      </w:pPr>
                      <w:r>
                        <w:rPr>
                          <w:rFonts w:ascii="Times New Roman" w:hAnsi="Times New Roman" w:cs="Angsana New"/>
                          <w:b/>
                          <w:bCs/>
                          <w:color w:val="FF0000"/>
                          <w:sz w:val="20"/>
                          <w:szCs w:val="20"/>
                          <w:cs/>
                        </w:rPr>
                        <w:t>***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0"/>
                          <w:szCs w:val="20"/>
                        </w:rPr>
                        <w:t xml:space="preserve">Please delete this box and </w:t>
                      </w:r>
                      <w:r>
                        <w:rPr>
                          <w:rFonts w:ascii="Times New Roman" w:hAnsi="Times New Roman" w:cs="Angsana New"/>
                          <w:b/>
                          <w:bCs/>
                          <w:color w:val="FF0000"/>
                          <w:sz w:val="20"/>
                          <w:szCs w:val="25"/>
                        </w:rPr>
                        <w:t>first page</w:t>
                      </w:r>
                      <w:r>
                        <w:rPr>
                          <w:rFonts w:ascii="Times New Roman" w:hAnsi="Times New Roman" w:cs="Angsana New"/>
                          <w:b/>
                          <w:bCs/>
                          <w:color w:val="FF0000"/>
                          <w:sz w:val="20"/>
                          <w:szCs w:val="20"/>
                          <w:cs/>
                        </w:rPr>
                        <w:t>.</w:t>
                      </w:r>
                    </w:p>
                    <w:p w14:paraId="51DD66D4" w14:textId="6300E054" w:rsidR="00B1424C" w:rsidRDefault="008B2BF9" w:rsidP="00B1424C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70C0"/>
                          <w:sz w:val="24"/>
                          <w:szCs w:val="24"/>
                        </w:rPr>
                        <w:t>Full Article</w:t>
                      </w:r>
                      <w:r w:rsidR="00B1424C">
                        <w:rPr>
                          <w:rFonts w:ascii="Times New Roman" w:hAnsi="Times New Roman" w:cs="Times New Roman"/>
                          <w:color w:val="0070C0"/>
                          <w:sz w:val="24"/>
                          <w:szCs w:val="24"/>
                        </w:rPr>
                        <w:t xml:space="preserve"> Template</w:t>
                      </w:r>
                      <w:r w:rsidR="00B1424C">
                        <w:rPr>
                          <w:rFonts w:ascii="Times New Roman" w:hAnsi="Times New Roman" w:cs="Times New Roman"/>
                          <w:color w:val="0070C0"/>
                          <w:sz w:val="24"/>
                          <w:szCs w:val="24"/>
                        </w:rPr>
                        <w:br/>
                      </w:r>
                      <w:r w:rsidR="00B1424C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 xml:space="preserve">The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>F</w:t>
                      </w:r>
                      <w:r w:rsidRPr="008B2BF9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>ifth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 xml:space="preserve"> </w:t>
                      </w:r>
                      <w:r w:rsidR="00B1424C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0"/>
                          <w:szCs w:val="24"/>
                        </w:rPr>
                        <w:t>Annual Health Research International Conferenc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B1BC3"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ull paper</w:t>
      </w:r>
    </w:p>
    <w:p w14:paraId="004FB05B" w14:textId="30C0DB97" w:rsidR="00E92444" w:rsidRPr="00B1424C" w:rsidRDefault="00E92444" w:rsidP="006B1BC3">
      <w:pPr>
        <w:suppressLineNumbers/>
        <w:spacing w:after="200" w:line="360" w:lineRule="auto"/>
        <w:rPr>
          <w:rFonts w:ascii="Times New Roman" w:eastAsia="Calibri" w:hAnsi="Times New Roman" w:cs="Times New Roman"/>
          <w:b/>
          <w:bCs/>
          <w:sz w:val="24"/>
          <w:szCs w:val="24"/>
          <w:highlight w:val="green"/>
        </w:rPr>
      </w:pP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>Importance</w:t>
      </w:r>
      <w:r w:rsidRPr="00B1424C">
        <w:rPr>
          <w:rFonts w:ascii="Times New Roman" w:eastAsia="Calibri" w:hAnsi="Times New Roman" w:cs="Angsana New"/>
          <w:b/>
          <w:bCs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requires </w:t>
      </w:r>
    </w:p>
    <w:p w14:paraId="0C2D51C7" w14:textId="04B0B889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full </w:t>
      </w:r>
      <w:r w:rsidR="006B1BC3" w:rsidRPr="00B1424C">
        <w:rPr>
          <w:rFonts w:ascii="Times New Roman" w:eastAsia="Calibri" w:hAnsi="Times New Roman" w:cs="Times New Roman"/>
          <w:sz w:val="24"/>
          <w:szCs w:val="24"/>
        </w:rPr>
        <w:t xml:space="preserve">paper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hould be 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</w:rPr>
        <w:t>3,500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, including an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bstract of 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</w:rPr>
        <w:t>250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>.</w:t>
      </w:r>
    </w:p>
    <w:p w14:paraId="41A6F40B" w14:textId="3FD778CE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original article must be included in a separate section entitled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"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Title, Abstract, Introduction, Material</w:t>
      </w:r>
      <w:r w:rsidR="00822957"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nd Methods, Results, Discussion, Conclusion, Acknowledgement, and Conflict of </w:t>
      </w:r>
      <w:r w:rsidR="00E92322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i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nterest</w:t>
      </w:r>
      <w:r w:rsidRPr="00B1424C">
        <w:rPr>
          <w:rFonts w:ascii="Times New Roman" w:eastAsia="Calibri" w:hAnsi="Times New Roman" w:cs="Angsana New"/>
          <w:color w:val="FF0000"/>
          <w:sz w:val="24"/>
          <w:szCs w:val="24"/>
          <w:cs/>
        </w:rPr>
        <w:t>"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3CED2D6B" w14:textId="75D0686E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original </w:t>
      </w:r>
      <w:r w:rsidR="00E92322" w:rsidRPr="00B1424C">
        <w:rPr>
          <w:rFonts w:ascii="Times New Roman" w:eastAsia="Calibri" w:hAnsi="Times New Roman" w:cs="Times New Roman"/>
          <w:sz w:val="24"/>
          <w:szCs w:val="24"/>
        </w:rPr>
        <w:t>a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rticle should </w:t>
      </w: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not </w:t>
      </w:r>
      <w:proofErr w:type="gramStart"/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be</w:t>
      </w:r>
      <w:proofErr w:type="gramEnd"/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 over 40 reference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71F42DD8" w14:textId="77777777" w:rsidR="00E92444" w:rsidRPr="00B1424C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color w:val="000000"/>
          <w:sz w:val="24"/>
          <w:szCs w:val="24"/>
        </w:rPr>
        <w:t>The total of figures and tables is no more than 8</w:t>
      </w:r>
    </w:p>
    <w:p w14:paraId="3F8FBEB7" w14:textId="77777777" w:rsidR="00E92444" w:rsidRPr="00B1424C" w:rsidRDefault="00E92444" w:rsidP="00B1424C">
      <w:pPr>
        <w:numPr>
          <w:ilvl w:val="0"/>
          <w:numId w:val="2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Additional condition in the </w:t>
      </w:r>
      <w:proofErr w:type="gramStart"/>
      <w:r w:rsidRPr="00B1424C">
        <w:rPr>
          <w:rFonts w:ascii="Times New Roman" w:eastAsia="Calibri" w:hAnsi="Times New Roman" w:cs="Times New Roman"/>
          <w:b/>
          <w:bCs/>
          <w:sz w:val="24"/>
          <w:szCs w:val="24"/>
        </w:rPr>
        <w:t>text;</w:t>
      </w:r>
      <w:proofErr w:type="gramEnd"/>
    </w:p>
    <w:p w14:paraId="08944714" w14:textId="77777777" w:rsidR="00E92444" w:rsidRPr="00B1424C" w:rsidRDefault="00E92444" w:rsidP="00B1424C">
      <w:pPr>
        <w:numPr>
          <w:ilvl w:val="0"/>
          <w:numId w:val="3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C"/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in all words</w:t>
      </w:r>
    </w:p>
    <w:p w14:paraId="3B778084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color w:val="FF0000"/>
          <w:sz w:val="24"/>
          <w:szCs w:val="24"/>
        </w:rPr>
      </w:pPr>
      <w:r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DO NOT USE </w:t>
      </w:r>
    </w:p>
    <w:p w14:paraId="728A0EE8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-“ 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356ADB02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 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5F60B7F6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1C7E4936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</w:p>
    <w:p w14:paraId="33CB6539" w14:textId="77777777" w:rsidR="00E92444" w:rsidRPr="00B1424C" w:rsidRDefault="00E92444" w:rsidP="00B1424C">
      <w:pPr>
        <w:suppressLineNumbers/>
        <w:spacing w:after="0" w:line="360" w:lineRule="auto"/>
        <w:ind w:left="2160" w:firstLine="720"/>
        <w:contextualSpacing/>
        <w:rPr>
          <w:rFonts w:ascii="Times New Roman" w:eastAsia="Calibri" w:hAnsi="Times New Roman" w:cs="Times New Roman"/>
          <w:i/>
          <w:iCs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B1424C">
        <w:rPr>
          <w:rFonts w:ascii="Times New Roman" w:eastAsia="Calibri" w:hAnsi="Times New Roman" w:cs="Angsana New"/>
          <w:i/>
          <w:iCs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t>valu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i/>
          <w:iCs/>
          <w:sz w:val="24"/>
          <w:szCs w:val="24"/>
        </w:rPr>
        <w:sym w:font="Wingdings" w:char="F0FB"/>
      </w:r>
    </w:p>
    <w:p w14:paraId="1CF715EC" w14:textId="77777777" w:rsidR="00E92444" w:rsidRPr="00B1424C" w:rsidRDefault="00E92444" w:rsidP="00B1424C">
      <w:pPr>
        <w:suppressLineNumbers/>
        <w:spacing w:after="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eastAsia="Calibri" w:hAnsi="Times New Roman" w:cs="Times New Roman"/>
          <w:sz w:val="24"/>
          <w:szCs w:val="24"/>
        </w:rPr>
        <w:t>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tandard Deviation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(</w:t>
      </w:r>
      <w:r w:rsidRPr="00B1424C">
        <w:rPr>
          <w:rFonts w:ascii="Times New Roman" w:eastAsia="Calibri" w:hAnsi="Times New Roman" w:cs="Times New Roman"/>
          <w:sz w:val="24"/>
          <w:szCs w:val="24"/>
        </w:rPr>
        <w:t>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)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S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”</w:t>
      </w:r>
    </w:p>
    <w:p w14:paraId="4E10CCE2" w14:textId="77777777" w:rsidR="00E92444" w:rsidRPr="00B1424C" w:rsidRDefault="00E92444" w:rsidP="00B1424C">
      <w:pPr>
        <w:suppressLineNumbers/>
        <w:spacing w:after="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  </w:t>
      </w:r>
      <w:r w:rsidRPr="00B1424C">
        <w:rPr>
          <w:rFonts w:ascii="Times New Roman" w:eastAsia="Calibri" w:hAnsi="Times New Roman" w:cs="Times New Roman"/>
          <w:sz w:val="24"/>
          <w:szCs w:val="24"/>
        </w:rPr>
        <w:t>Abbreviations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has an abbreviation formatting as follows</w:t>
      </w:r>
    </w:p>
    <w:p w14:paraId="7590E53F" w14:textId="77777777" w:rsidR="00E92444" w:rsidRPr="00B1424C" w:rsidRDefault="00E92444" w:rsidP="00B1424C">
      <w:pPr>
        <w:suppressLineNumbers/>
        <w:spacing w:after="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- </w:t>
      </w:r>
      <w:r w:rsidRPr="00B1424C">
        <w:rPr>
          <w:rFonts w:ascii="Times New Roman" w:eastAsia="Calibri" w:hAnsi="Times New Roman" w:cs="Times New Roman"/>
          <w:sz w:val="24"/>
          <w:szCs w:val="24"/>
        </w:rPr>
        <w:t>In the abstract</w:t>
      </w:r>
    </w:p>
    <w:p w14:paraId="52B79859" w14:textId="77777777" w:rsidR="00E92444" w:rsidRPr="00B1424C" w:rsidRDefault="00E92444" w:rsidP="00B1424C">
      <w:pPr>
        <w:suppressLineNumbers/>
        <w:spacing w:after="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1 The words which mention just 1 time in your abstract do not use the abbrevi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You should use the full name, even if these words are well known, for example, in your abstract mentions to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WHO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just 1 tim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You should use 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B1424C">
        <w:rPr>
          <w:rFonts w:ascii="Times New Roman" w:eastAsia="Calibri" w:hAnsi="Times New Roman" w:cs="Times New Roman"/>
          <w:sz w:val="24"/>
          <w:szCs w:val="24"/>
        </w:rPr>
        <w:t>World Health Organiz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in that word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58E00D94" w14:textId="19B994F2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3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 The words which mention more than 1 time in your abstract, and you consider using the abbreviation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You should use the full name with the abbreviation in the parentheses in the first usag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proofErr w:type="gramStart"/>
      <w:r w:rsidRPr="00B1424C">
        <w:rPr>
          <w:rFonts w:ascii="Times New Roman" w:eastAsia="Calibri" w:hAnsi="Times New Roman" w:cs="Times New Roman"/>
          <w:sz w:val="24"/>
          <w:szCs w:val="24"/>
        </w:rPr>
        <w:t>After,</w:t>
      </w:r>
      <w:proofErr w:type="gramEnd"/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this first usage, the abbreviation must be used consistently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ab/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2675D6B6" w14:textId="77777777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Angsana New"/>
          <w:sz w:val="24"/>
          <w:szCs w:val="24"/>
          <w:cs/>
        </w:rPr>
        <w:lastRenderedPageBreak/>
        <w:t xml:space="preserve">- </w:t>
      </w:r>
      <w:r w:rsidRPr="00B1424C">
        <w:rPr>
          <w:rFonts w:ascii="Times New Roman" w:eastAsia="Calibri" w:hAnsi="Times New Roman" w:cs="Times New Roman"/>
          <w:sz w:val="24"/>
          <w:szCs w:val="24"/>
        </w:rPr>
        <w:t>In the introduction to the conclusion</w:t>
      </w:r>
    </w:p>
    <w:p w14:paraId="11BAC5D5" w14:textId="77777777" w:rsidR="00E92444" w:rsidRPr="00B1424C" w:rsidRDefault="00E92444" w:rsidP="00B1424C">
      <w:pPr>
        <w:suppressLineNumbers/>
        <w:spacing w:after="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Do the same as the abstract but r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start the words which </w:t>
      </w:r>
      <w:proofErr w:type="gramStart"/>
      <w:r w:rsidRPr="00B1424C">
        <w:rPr>
          <w:rFonts w:ascii="Times New Roman" w:eastAsia="Calibri" w:hAnsi="Times New Roman" w:cs="Times New Roman"/>
          <w:sz w:val="24"/>
          <w:szCs w:val="24"/>
        </w:rPr>
        <w:t>ever</w:t>
      </w:r>
      <w:proofErr w:type="gramEnd"/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used in the abstract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45443B52" w14:textId="77777777" w:rsidR="00E92444" w:rsidRPr="00B1424C" w:rsidRDefault="00E92444" w:rsidP="00B1424C">
      <w:pPr>
        <w:numPr>
          <w:ilvl w:val="0"/>
          <w:numId w:val="5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The percentage number 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use 1 decimal in all percentage numbers, such as</w:t>
      </w:r>
    </w:p>
    <w:p w14:paraId="65A48271" w14:textId="77777777" w:rsidR="00E92444" w:rsidRPr="00B1424C" w:rsidRDefault="00E92444" w:rsidP="00B1424C">
      <w:pPr>
        <w:numPr>
          <w:ilvl w:val="0"/>
          <w:numId w:val="4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5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use 5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0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 </w:t>
      </w:r>
    </w:p>
    <w:p w14:paraId="732D1817" w14:textId="77777777" w:rsidR="00E92444" w:rsidRPr="00B1424C" w:rsidRDefault="00E92444" w:rsidP="00B1424C">
      <w:pPr>
        <w:numPr>
          <w:ilvl w:val="0"/>
          <w:numId w:val="4"/>
        </w:numPr>
        <w:suppressLineNumbers/>
        <w:spacing w:after="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41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eastAsia="Calibri" w:hAnsi="Times New Roman" w:cs="Times New Roman"/>
          <w:sz w:val="24"/>
          <w:szCs w:val="24"/>
        </w:rPr>
        <w:t>&gt;&gt;&gt; use 41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B1424C">
        <w:rPr>
          <w:rFonts w:ascii="Times New Roman" w:eastAsia="Calibri" w:hAnsi="Times New Roman" w:cs="Times New Roman"/>
          <w:sz w:val="24"/>
          <w:szCs w:val="24"/>
        </w:rPr>
        <w:t>2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%</w:t>
      </w:r>
    </w:p>
    <w:p w14:paraId="7977154D" w14:textId="7077F2EA" w:rsidR="006B1BC3" w:rsidRPr="00B1424C" w:rsidRDefault="00E92444" w:rsidP="00B1424C">
      <w:pPr>
        <w:numPr>
          <w:ilvl w:val="0"/>
          <w:numId w:val="5"/>
        </w:numPr>
        <w:suppressLineNumbers/>
        <w:spacing w:after="0" w:line="360" w:lineRule="auto"/>
        <w:contextualSpacing/>
        <w:rPr>
          <w:rFonts w:ascii="Times New Roman" w:eastAsia="Calibri" w:hAnsi="Times New Roman" w:cs="Angsana New"/>
          <w:sz w:val="24"/>
          <w:szCs w:val="24"/>
        </w:rPr>
      </w:pPr>
      <w:r w:rsidRPr="00B1424C">
        <w:rPr>
          <w:rFonts w:ascii="Times New Roman" w:eastAsia="Calibri" w:hAnsi="Times New Roman" w:cs="Times New Roman"/>
          <w:sz w:val="24"/>
          <w:szCs w:val="24"/>
        </w:rPr>
        <w:t>References style in the text &gt;&gt;&gt; JHSMR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B1424C">
        <w:rPr>
          <w:rFonts w:ascii="Times New Roman" w:eastAsia="Calibri" w:hAnsi="Times New Roman" w:cs="Times New Roman"/>
          <w:sz w:val="24"/>
          <w:szCs w:val="24"/>
        </w:rPr>
        <w:t>s formatting uses the Vancouver style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proofErr w:type="gramStart"/>
      <w:r w:rsidRPr="00B1424C">
        <w:rPr>
          <w:rFonts w:ascii="Times New Roman" w:eastAsia="Calibri" w:hAnsi="Times New Roman" w:cs="Times New Roman"/>
          <w:sz w:val="24"/>
          <w:szCs w:val="24"/>
        </w:rPr>
        <w:t>references, which</w:t>
      </w:r>
      <w:proofErr w:type="gramEnd"/>
      <w:r w:rsidRPr="00B1424C">
        <w:rPr>
          <w:rFonts w:ascii="Times New Roman" w:eastAsia="Calibri" w:hAnsi="Times New Roman" w:cs="Times New Roman"/>
          <w:sz w:val="24"/>
          <w:szCs w:val="24"/>
        </w:rPr>
        <w:t xml:space="preserve"> are cited in the text should be ordered from minimum to maximum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B1424C">
        <w:rPr>
          <w:rFonts w:ascii="Times New Roman" w:eastAsia="Calibri" w:hAnsi="Times New Roman" w:cs="Times New Roman"/>
          <w:sz w:val="24"/>
          <w:szCs w:val="24"/>
        </w:rPr>
        <w:t>The numbers must appear in superscripts before the closing period and comma</w:t>
      </w:r>
      <w:r w:rsidRPr="00B1424C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="00822957" w:rsidRPr="00B1424C">
        <w:rPr>
          <w:rFonts w:ascii="Times New Roman" w:eastAsia="Calibri" w:hAnsi="Times New Roman" w:cs="Angsana New"/>
          <w:sz w:val="24"/>
          <w:szCs w:val="24"/>
          <w:cs/>
        </w:rPr>
        <w:br w:type="page"/>
      </w:r>
    </w:p>
    <w:p w14:paraId="42969B1A" w14:textId="022D66A2" w:rsidR="006B1BC3" w:rsidRPr="00B1424C" w:rsidRDefault="006B1BC3" w:rsidP="006B1BC3">
      <w:pPr>
        <w:spacing w:line="480" w:lineRule="auto"/>
        <w:rPr>
          <w:rFonts w:ascii="Times New Roman" w:hAnsi="Times New Roman" w:cs="Angsana New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</w:rPr>
        <w:lastRenderedPageBreak/>
        <w:t>Title of full paper</w:t>
      </w:r>
    </w:p>
    <w:p w14:paraId="26C91D32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vertAlign w:val="superscript"/>
          <w:cs/>
        </w:rPr>
        <w:t>*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irst Name Surname, Degree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</w:p>
    <w:p w14:paraId="0C71DE76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076FF970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6DC0E360" w14:textId="77777777" w:rsidR="006B1BC3" w:rsidRPr="00B1424C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DFC1BA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*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rresponding Author</w:t>
      </w:r>
    </w:p>
    <w:p w14:paraId="7217CD1E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ntact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</w:t>
      </w:r>
    </w:p>
    <w:p w14:paraId="1624DBDB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ffiliation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1F132006" w14:textId="77777777" w:rsidR="006B1BC3" w:rsidRPr="00B1424C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il</w:t>
      </w:r>
      <w:r w:rsidRPr="00B1424C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AAAAA</w:t>
      </w:r>
    </w:p>
    <w:p w14:paraId="3BC05A40" w14:textId="27B105BE" w:rsidR="006B1BC3" w:rsidRDefault="006B1BC3" w:rsidP="00B1424C">
      <w:pPr>
        <w:tabs>
          <w:tab w:val="left" w:pos="600"/>
          <w:tab w:val="left" w:pos="2460"/>
        </w:tabs>
        <w:spacing w:after="0" w:line="360" w:lineRule="auto"/>
        <w:rPr>
          <w:rFonts w:ascii="Times New Roman" w:hAnsi="Times New Roman" w:cs="Angsana New"/>
          <w:sz w:val="24"/>
          <w:szCs w:val="24"/>
          <w:highlight w:val="green"/>
        </w:rPr>
      </w:pPr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(*</w:t>
      </w:r>
      <w:r w:rsidRPr="00B1424C">
        <w:rPr>
          <w:rFonts w:ascii="Times New Roman" w:hAnsi="Times New Roman" w:cs="Times New Roman"/>
          <w:sz w:val="24"/>
          <w:szCs w:val="24"/>
          <w:highlight w:val="green"/>
        </w:rPr>
        <w:t xml:space="preserve">corresponding author </w:t>
      </w:r>
      <w:proofErr w:type="spellStart"/>
      <w:r w:rsidRPr="00B1424C">
        <w:rPr>
          <w:rFonts w:ascii="Times New Roman" w:hAnsi="Times New Roman" w:cs="Times New Roman"/>
          <w:sz w:val="24"/>
          <w:szCs w:val="24"/>
          <w:highlight w:val="green"/>
        </w:rPr>
        <w:t>doesn</w:t>
      </w:r>
      <w:proofErr w:type="spellEnd"/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’</w:t>
      </w:r>
      <w:r w:rsidRPr="00B1424C">
        <w:rPr>
          <w:rFonts w:ascii="Times New Roman" w:hAnsi="Times New Roman" w:cs="Times New Roman"/>
          <w:sz w:val="24"/>
          <w:szCs w:val="24"/>
          <w:highlight w:val="green"/>
        </w:rPr>
        <w:t>t fix in the first author, therefore it can move to another</w:t>
      </w:r>
      <w:r w:rsidRPr="00B1424C">
        <w:rPr>
          <w:rFonts w:ascii="Times New Roman" w:hAnsi="Times New Roman" w:cs="Angsana New"/>
          <w:sz w:val="24"/>
          <w:szCs w:val="24"/>
          <w:highlight w:val="green"/>
          <w:cs/>
        </w:rPr>
        <w:t>)</w:t>
      </w:r>
    </w:p>
    <w:p w14:paraId="68FF639D" w14:textId="77777777" w:rsidR="00B1424C" w:rsidRDefault="00B1424C" w:rsidP="00B1424C">
      <w:pPr>
        <w:tabs>
          <w:tab w:val="left" w:pos="600"/>
          <w:tab w:val="left" w:pos="2460"/>
        </w:tabs>
        <w:spacing w:before="240"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*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Co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Author</w:t>
      </w:r>
      <w:r w:rsidRPr="00B01719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First Name Surname</w:t>
      </w:r>
    </w:p>
    <w:p w14:paraId="289D788B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mail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01719">
        <w:rPr>
          <w:rFonts w:ascii="Times New Roman" w:hAnsi="Times New Roman" w:cs="Times New Roman"/>
          <w:sz w:val="24"/>
          <w:szCs w:val="24"/>
        </w:rPr>
        <w:t xml:space="preserve"> AAAAA</w:t>
      </w:r>
    </w:p>
    <w:p w14:paraId="3C2645A9" w14:textId="77777777" w:rsidR="00B1424C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 xml:space="preserve">ORCID </w:t>
      </w:r>
      <w:proofErr w:type="spellStart"/>
      <w:r w:rsidRPr="00B01719">
        <w:rPr>
          <w:rFonts w:ascii="Times New Roman" w:hAnsi="Times New Roman" w:cs="Times New Roman"/>
          <w:b/>
          <w:bCs/>
          <w:sz w:val="24"/>
          <w:szCs w:val="24"/>
        </w:rPr>
        <w:t>iD</w:t>
      </w:r>
      <w:proofErr w:type="spellEnd"/>
      <w:r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AAAAAA</w:t>
      </w:r>
    </w:p>
    <w:p w14:paraId="234B4414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*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Co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Author</w:t>
      </w:r>
      <w:r w:rsidRPr="00B01719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First Name Surname</w:t>
      </w:r>
    </w:p>
    <w:p w14:paraId="197F8B62" w14:textId="77777777" w:rsidR="00B1424C" w:rsidRDefault="00B1424C" w:rsidP="00B1424C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B01719">
        <w:rPr>
          <w:rFonts w:ascii="Times New Roman" w:hAnsi="Times New Roman" w:cs="Times New Roman"/>
          <w:b/>
          <w:bCs/>
          <w:sz w:val="24"/>
          <w:szCs w:val="24"/>
        </w:rPr>
        <w:t>mail</w:t>
      </w:r>
      <w:r w:rsidRPr="00B01719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01719">
        <w:rPr>
          <w:rFonts w:ascii="Times New Roman" w:hAnsi="Times New Roman" w:cs="Times New Roman"/>
          <w:sz w:val="24"/>
          <w:szCs w:val="24"/>
        </w:rPr>
        <w:t xml:space="preserve"> AAAAA</w:t>
      </w:r>
    </w:p>
    <w:p w14:paraId="4D12F974" w14:textId="77777777" w:rsidR="00B1424C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B01719">
        <w:rPr>
          <w:rFonts w:ascii="Times New Roman" w:hAnsi="Times New Roman" w:cs="Times New Roman"/>
          <w:b/>
          <w:bCs/>
          <w:sz w:val="24"/>
          <w:szCs w:val="24"/>
        </w:rPr>
        <w:t xml:space="preserve">ORCID </w:t>
      </w:r>
      <w:proofErr w:type="spellStart"/>
      <w:r w:rsidRPr="00B01719">
        <w:rPr>
          <w:rFonts w:ascii="Times New Roman" w:hAnsi="Times New Roman" w:cs="Times New Roman"/>
          <w:b/>
          <w:bCs/>
          <w:sz w:val="24"/>
          <w:szCs w:val="24"/>
        </w:rPr>
        <w:t>iD</w:t>
      </w:r>
      <w:proofErr w:type="spellEnd"/>
      <w:r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01719">
        <w:rPr>
          <w:rFonts w:ascii="Times New Roman" w:hAnsi="Times New Roman" w:cs="Times New Roman"/>
          <w:sz w:val="24"/>
          <w:szCs w:val="24"/>
        </w:rPr>
        <w:t>AAAAAAA</w:t>
      </w:r>
    </w:p>
    <w:p w14:paraId="6BF8C296" w14:textId="77777777" w:rsidR="00B1424C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14DE077" w14:textId="77777777" w:rsidR="00B1424C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B87AA2">
        <w:rPr>
          <w:rFonts w:ascii="Times New Roman" w:hAnsi="Times New Roman" w:cs="Times New Roman"/>
          <w:b/>
          <w:bCs/>
          <w:sz w:val="24"/>
          <w:szCs w:val="24"/>
        </w:rPr>
        <w:t>Running Title</w:t>
      </w:r>
      <w:r w:rsidRPr="00B87AA2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87AA2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</w:rPr>
        <w:t>BBBBBBB</w:t>
      </w:r>
      <w:r w:rsidRPr="00B87AA2">
        <w:rPr>
          <w:rFonts w:ascii="Times New Roman" w:hAnsi="Times New Roman" w:cs="Angsana New"/>
          <w:sz w:val="24"/>
          <w:szCs w:val="24"/>
          <w:cs/>
        </w:rPr>
        <w:t xml:space="preserve"> (</w:t>
      </w:r>
      <w:r w:rsidRPr="00B87AA2">
        <w:rPr>
          <w:rFonts w:ascii="Times New Roman" w:hAnsi="Times New Roman" w:cs="Times New Roman"/>
          <w:sz w:val="24"/>
          <w:szCs w:val="24"/>
        </w:rPr>
        <w:t>this part will appear on the running head</w:t>
      </w:r>
      <w:r w:rsidRPr="00B87AA2">
        <w:rPr>
          <w:rFonts w:ascii="Times New Roman" w:hAnsi="Times New Roman" w:cs="Angsana New"/>
          <w:sz w:val="24"/>
          <w:szCs w:val="24"/>
          <w:cs/>
        </w:rPr>
        <w:t>)</w:t>
      </w:r>
      <w:r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8B3E83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Pr="008B3E83">
        <w:rPr>
          <w:rFonts w:ascii="Times New Roman" w:hAnsi="Times New Roman" w:cs="Times New Roman"/>
          <w:sz w:val="24"/>
          <w:szCs w:val="24"/>
          <w:highlight w:val="green"/>
        </w:rPr>
        <w:t>no more than 40 letters</w:t>
      </w:r>
      <w:r w:rsidRPr="008B3E83">
        <w:rPr>
          <w:rFonts w:ascii="Times New Roman" w:hAnsi="Times New Roman" w:cs="Angsana New"/>
          <w:sz w:val="24"/>
          <w:szCs w:val="24"/>
          <w:highlight w:val="green"/>
          <w:cs/>
        </w:rPr>
        <w:t>)</w:t>
      </w:r>
    </w:p>
    <w:p w14:paraId="63A90554" w14:textId="77777777" w:rsidR="00B1424C" w:rsidRPr="00B87AA2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hanging="720"/>
        <w:rPr>
          <w:rFonts w:ascii="Times New Roman" w:hAnsi="Times New Roman" w:cs="Times New Roman"/>
          <w:sz w:val="24"/>
          <w:szCs w:val="24"/>
        </w:rPr>
      </w:pPr>
    </w:p>
    <w:p w14:paraId="663E4805" w14:textId="77777777" w:rsidR="00B1424C" w:rsidRPr="00B87AA2" w:rsidRDefault="00B1424C" w:rsidP="00B1424C">
      <w:pPr>
        <w:pStyle w:val="af3"/>
        <w:tabs>
          <w:tab w:val="left" w:pos="600"/>
          <w:tab w:val="left" w:pos="2460"/>
        </w:tabs>
        <w:spacing w:line="360" w:lineRule="auto"/>
        <w:ind w:hanging="720"/>
        <w:rPr>
          <w:rFonts w:ascii="Times New Roman" w:hAnsi="Times New Roman" w:cs="Times New Roman"/>
          <w:b/>
          <w:bCs/>
          <w:sz w:val="24"/>
          <w:szCs w:val="24"/>
        </w:rPr>
      </w:pPr>
      <w:r w:rsidRPr="00B87AA2">
        <w:rPr>
          <w:rFonts w:ascii="Times New Roman" w:hAnsi="Times New Roman" w:cs="Times New Roman"/>
          <w:b/>
          <w:bCs/>
          <w:sz w:val="24"/>
          <w:szCs w:val="24"/>
        </w:rPr>
        <w:lastRenderedPageBreak/>
        <w:t>Keywords</w:t>
      </w:r>
      <w:r w:rsidRPr="00B87AA2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87AA2">
        <w:rPr>
          <w:rFonts w:ascii="Times New Roman" w:hAnsi="Times New Roman" w:cs="Times New Roman"/>
          <w:sz w:val="24"/>
          <w:szCs w:val="24"/>
        </w:rPr>
        <w:t>word 1, word 2, word 3</w:t>
      </w:r>
      <w:r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</w:rPr>
        <w:tab/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the keywords should be listed 3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5 keywords of the highlighting point of your paper, and ordered from a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z e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>.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g</w:t>
      </w:r>
      <w:r w:rsidRPr="00B87AA2">
        <w:rPr>
          <w:rFonts w:ascii="Times New Roman" w:hAnsi="Times New Roman" w:cs="Angsana New"/>
          <w:sz w:val="24"/>
          <w:szCs w:val="24"/>
          <w:highlight w:val="green"/>
          <w:cs/>
        </w:rPr>
        <w:t xml:space="preserve">.: </w:t>
      </w:r>
      <w:proofErr w:type="spellStart"/>
      <w:r w:rsidRPr="00B87AA2">
        <w:rPr>
          <w:rFonts w:ascii="Times New Roman" w:hAnsi="Times New Roman" w:cs="Times New Roman"/>
          <w:sz w:val="24"/>
          <w:szCs w:val="24"/>
          <w:highlight w:val="green"/>
        </w:rPr>
        <w:t>isoflavonces</w:t>
      </w:r>
      <w:proofErr w:type="spellEnd"/>
      <w:r w:rsidRPr="00B87AA2">
        <w:rPr>
          <w:rFonts w:ascii="Times New Roman" w:hAnsi="Times New Roman" w:cs="Times New Roman"/>
          <w:sz w:val="24"/>
          <w:szCs w:val="24"/>
          <w:highlight w:val="green"/>
        </w:rPr>
        <w:t>, soy</w:t>
      </w:r>
      <w:r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 xml:space="preserve"> </w:t>
      </w:r>
      <w:r w:rsidRPr="00B87AA2">
        <w:rPr>
          <w:rFonts w:ascii="Times New Roman" w:hAnsi="Times New Roman" w:cs="Times New Roman"/>
          <w:sz w:val="24"/>
          <w:szCs w:val="24"/>
          <w:highlight w:val="green"/>
        </w:rPr>
        <w:t>milk, Thailand</w:t>
      </w:r>
      <w:r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>)</w:t>
      </w:r>
    </w:p>
    <w:p w14:paraId="014EB30B" w14:textId="39050BAC" w:rsidR="007959DC" w:rsidRPr="00B1424C" w:rsidRDefault="007959DC" w:rsidP="00B1424C">
      <w:pPr>
        <w:pStyle w:val="af3"/>
        <w:tabs>
          <w:tab w:val="left" w:pos="600"/>
          <w:tab w:val="left" w:pos="2460"/>
        </w:tabs>
        <w:spacing w:line="360" w:lineRule="auto"/>
        <w:ind w:hanging="720"/>
        <w:rPr>
          <w:rFonts w:ascii="Times New Roman" w:eastAsia="Calibri" w:hAnsi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Abstract</w:t>
      </w:r>
      <w:proofErr w:type="gramStart"/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B1424C" w:rsidRPr="00B1424C">
        <w:rPr>
          <w:rFonts w:ascii="Times New Roman" w:eastAsia="Calibri" w:hAnsi="Times New Roman" w:cs="Angsana New"/>
          <w:sz w:val="24"/>
          <w:szCs w:val="24"/>
          <w:highlight w:val="green"/>
          <w:cs/>
        </w:rPr>
        <w:t>(</w:t>
      </w:r>
      <w:proofErr w:type="gramEnd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 xml:space="preserve">The abstract should </w:t>
      </w:r>
      <w:proofErr w:type="gramStart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>be contained</w:t>
      </w:r>
      <w:proofErr w:type="gramEnd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 xml:space="preserve"> no more than 250 words, and should </w:t>
      </w:r>
      <w:proofErr w:type="gramStart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>be had</w:t>
      </w:r>
      <w:proofErr w:type="gramEnd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 xml:space="preserve"> </w:t>
      </w:r>
      <w:proofErr w:type="gramStart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>the only</w:t>
      </w:r>
      <w:proofErr w:type="gramEnd"/>
      <w:r w:rsidR="00B1424C" w:rsidRPr="00B1424C">
        <w:rPr>
          <w:rFonts w:ascii="Times New Roman" w:eastAsia="Calibri" w:hAnsi="Times New Roman" w:cs="Times New Roman"/>
          <w:sz w:val="24"/>
          <w:szCs w:val="24"/>
          <w:highlight w:val="green"/>
        </w:rPr>
        <w:t xml:space="preserve"> topics; 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Objective, Material and Methods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  <w:lang w:val="en-GB"/>
        </w:rPr>
        <w:t xml:space="preserve">, </w:t>
      </w:r>
      <w:r w:rsidR="00B1424C" w:rsidRPr="00B1424C">
        <w:rPr>
          <w:rFonts w:ascii="Times New Roman" w:eastAsia="Calibri" w:hAnsi="Times New Roman" w:cs="Times New Roman"/>
          <w:color w:val="FF0000"/>
          <w:sz w:val="24"/>
          <w:szCs w:val="24"/>
        </w:rPr>
        <w:t>Results, Conclusion</w:t>
      </w:r>
      <w:r w:rsidR="00B1424C" w:rsidRPr="00B1424C">
        <w:rPr>
          <w:rFonts w:ascii="Times New Roman" w:eastAsia="Calibri" w:hAnsi="Times New Roman" w:cs="Angsana New"/>
          <w:sz w:val="24"/>
          <w:szCs w:val="24"/>
          <w:highlight w:val="green"/>
          <w:cs/>
        </w:rPr>
        <w:t>)</w:t>
      </w:r>
    </w:p>
    <w:p w14:paraId="4337687D" w14:textId="7F93E0C7" w:rsidR="007959DC" w:rsidRPr="00B1424C" w:rsidRDefault="007959DC" w:rsidP="00B1424C">
      <w:pPr>
        <w:spacing w:line="360" w:lineRule="auto"/>
        <w:ind w:right="-138"/>
        <w:jc w:val="thaiDistribute"/>
        <w:rPr>
          <w:rFonts w:ascii="Times New Roman" w:hAnsi="Times New Roman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Objective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A35F91" w:rsidRPr="00B1424C">
        <w:rPr>
          <w:rFonts w:ascii="Times New Roman" w:hAnsi="Times New Roman" w:cs="Times New Roman"/>
          <w:sz w:val="24"/>
          <w:szCs w:val="24"/>
        </w:rPr>
        <w:t>M</w:t>
      </w:r>
      <w:r w:rsidR="00DB0E9F" w:rsidRPr="00B1424C">
        <w:rPr>
          <w:rFonts w:ascii="Times New Roman" w:hAnsi="Times New Roman" w:cs="Times New Roman"/>
          <w:sz w:val="24"/>
          <w:szCs w:val="24"/>
        </w:rPr>
        <w:t>any m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edical biosensors have been widely developed </w:t>
      </w:r>
      <w:r w:rsidR="00DB0E9F" w:rsidRPr="00B1424C">
        <w:rPr>
          <w:rFonts w:ascii="Times New Roman" w:hAnsi="Times New Roman" w:cs="Times New Roman"/>
          <w:sz w:val="24"/>
          <w:szCs w:val="24"/>
        </w:rPr>
        <w:t xml:space="preserve">for 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use </w:t>
      </w:r>
      <w:r w:rsidR="00DB0E9F" w:rsidRPr="00B1424C">
        <w:rPr>
          <w:rFonts w:ascii="Times New Roman" w:hAnsi="Times New Roman" w:cs="Times New Roman"/>
          <w:sz w:val="24"/>
          <w:szCs w:val="24"/>
        </w:rPr>
        <w:t>in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clinical diagnosis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 as point</w:t>
      </w:r>
      <w:r w:rsidR="00B53645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B53645" w:rsidRPr="00B1424C">
        <w:rPr>
          <w:rFonts w:ascii="Times New Roman" w:hAnsi="Times New Roman" w:cs="Times New Roman"/>
          <w:sz w:val="24"/>
          <w:szCs w:val="24"/>
        </w:rPr>
        <w:t>of</w:t>
      </w:r>
      <w:r w:rsidR="00B53645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B53645" w:rsidRPr="00B1424C">
        <w:rPr>
          <w:rFonts w:ascii="Times New Roman" w:hAnsi="Times New Roman" w:cs="Times New Roman"/>
          <w:sz w:val="24"/>
          <w:szCs w:val="24"/>
        </w:rPr>
        <w:t>care testing</w:t>
      </w:r>
      <w:r w:rsidR="00A35F91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However, most of them 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still </w:t>
      </w:r>
      <w:r w:rsidR="00A35F91" w:rsidRPr="00B1424C">
        <w:rPr>
          <w:rFonts w:ascii="Times New Roman" w:hAnsi="Times New Roman" w:cs="Times New Roman"/>
          <w:sz w:val="24"/>
          <w:szCs w:val="24"/>
        </w:rPr>
        <w:t>suffer</w:t>
      </w:r>
      <w:r w:rsidR="00B53645" w:rsidRPr="00B1424C">
        <w:rPr>
          <w:rFonts w:ascii="Times New Roman" w:hAnsi="Times New Roman" w:cs="Times New Roman"/>
          <w:sz w:val="24"/>
          <w:szCs w:val="24"/>
        </w:rPr>
        <w:t xml:space="preserve"> from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inaccurate results</w:t>
      </w:r>
      <w:r w:rsidR="00DB0E9F" w:rsidRPr="00B1424C">
        <w:rPr>
          <w:rFonts w:ascii="Times New Roman" w:hAnsi="Times New Roman" w:cs="Times New Roman"/>
          <w:sz w:val="24"/>
          <w:szCs w:val="24"/>
        </w:rPr>
        <w:t>,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caused by the lack </w:t>
      </w:r>
      <w:r w:rsidR="00B53645" w:rsidRPr="00B1424C">
        <w:rPr>
          <w:rFonts w:ascii="Times New Roman" w:hAnsi="Times New Roman" w:cs="Times New Roman"/>
          <w:sz w:val="24"/>
          <w:szCs w:val="24"/>
        </w:rPr>
        <w:t>of biosensor</w:t>
      </w:r>
      <w:r w:rsidR="00A35F91" w:rsidRPr="00B1424C">
        <w:rPr>
          <w:rFonts w:ascii="Times New Roman" w:hAnsi="Times New Roman" w:cs="Times New Roman"/>
          <w:sz w:val="24"/>
          <w:szCs w:val="24"/>
        </w:rPr>
        <w:t xml:space="preserve"> stability under variable pH of biofluid </w:t>
      </w:r>
      <w:proofErr w:type="gramStart"/>
      <w:r w:rsidR="00A35F91" w:rsidRPr="00B1424C">
        <w:rPr>
          <w:rFonts w:ascii="Times New Roman" w:hAnsi="Times New Roman" w:cs="Times New Roman"/>
          <w:sz w:val="24"/>
          <w:szCs w:val="24"/>
        </w:rPr>
        <w:t>samples</w:t>
      </w:r>
      <w:r w:rsidR="00DB0E9F" w:rsidRPr="00B1424C">
        <w:rPr>
          <w:rFonts w:ascii="Times New Roman" w:hAnsi="Times New Roman" w:cs="Times New Roman"/>
          <w:sz w:val="24"/>
          <w:szCs w:val="24"/>
        </w:rPr>
        <w:t>;</w:t>
      </w:r>
      <w:proofErr w:type="gramEnd"/>
      <w:r w:rsidR="00A35F91" w:rsidRPr="00B1424C">
        <w:rPr>
          <w:rFonts w:ascii="Times New Roman" w:hAnsi="Times New Roman" w:cs="Times New Roman"/>
          <w:sz w:val="24"/>
          <w:szCs w:val="24"/>
        </w:rPr>
        <w:t xml:space="preserve"> such as urine</w:t>
      </w:r>
      <w:r w:rsidR="00A35F91" w:rsidRPr="00B1424C">
        <w:rPr>
          <w:rFonts w:ascii="Times New Roman" w:hAnsi="Times New Roman" w:cs="Angsana New"/>
          <w:sz w:val="24"/>
          <w:szCs w:val="24"/>
          <w:cs/>
        </w:rPr>
        <w:t xml:space="preserve">.  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Hence, the </w:t>
      </w:r>
    </w:p>
    <w:p w14:paraId="3FB065CB" w14:textId="3351A3EE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Angsana New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Material and Method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sz w:val="24"/>
          <w:szCs w:val="24"/>
        </w:rPr>
        <w:t>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>PB modified screen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rinted gold electrode </w:t>
      </w:r>
      <w:r w:rsidRPr="00B1424C">
        <w:rPr>
          <w:rFonts w:ascii="Times New Roman" w:hAnsi="Times New Roman" w:cs="Angsana New"/>
          <w:sz w:val="24"/>
          <w:szCs w:val="24"/>
          <w:cs/>
        </w:rPr>
        <w:t>(</w:t>
      </w:r>
      <w:proofErr w:type="spellStart"/>
      <w:r w:rsidRPr="00B1424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B1424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B1424C">
        <w:rPr>
          <w:rFonts w:ascii="Times New Roman" w:hAnsi="Times New Roman" w:cs="Times New Roman"/>
          <w:sz w:val="24"/>
          <w:szCs w:val="24"/>
        </w:rPr>
        <w:t>was developed</w:t>
      </w:r>
      <w:r w:rsidR="00942343" w:rsidRPr="00B1424C">
        <w:rPr>
          <w:rFonts w:ascii="Times New Roman" w:hAnsi="Times New Roman" w:cs="Times New Roman"/>
          <w:sz w:val="24"/>
          <w:szCs w:val="24"/>
        </w:rPr>
        <w:t xml:space="preserve"> and </w:t>
      </w:r>
      <w:r w:rsidR="000F0849" w:rsidRPr="00B1424C">
        <w:rPr>
          <w:rFonts w:ascii="Times New Roman" w:hAnsi="Times New Roman" w:cs="Times New Roman"/>
          <w:sz w:val="24"/>
          <w:szCs w:val="24"/>
        </w:rPr>
        <w:t>optimized</w:t>
      </w:r>
      <w:r w:rsidRPr="00B1424C">
        <w:rPr>
          <w:rFonts w:ascii="Times New Roman" w:hAnsi="Times New Roman" w:cs="Times New Roman"/>
          <w:sz w:val="24"/>
          <w:szCs w:val="24"/>
        </w:rPr>
        <w:t xml:space="preserve"> using </w:t>
      </w:r>
      <w:r w:rsidR="00DB0E9F" w:rsidRPr="00B1424C">
        <w:rPr>
          <w:rFonts w:ascii="Times New Roman" w:hAnsi="Times New Roman" w:cs="Times New Roman"/>
          <w:sz w:val="24"/>
          <w:szCs w:val="24"/>
        </w:rPr>
        <w:t xml:space="preserve">an </w:t>
      </w:r>
      <w:r w:rsidRPr="00B1424C">
        <w:rPr>
          <w:rFonts w:ascii="Times New Roman" w:hAnsi="Times New Roman" w:cs="Times New Roman"/>
          <w:sz w:val="24"/>
          <w:szCs w:val="24"/>
        </w:rPr>
        <w:t>electrodeposition technique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 and cyclic voltammetry, re</w:t>
      </w:r>
      <w:r w:rsidR="000F0849" w:rsidRPr="00B1424C">
        <w:rPr>
          <w:rFonts w:ascii="Times New Roman" w:hAnsi="Times New Roman" w:cs="Angsana New"/>
          <w:sz w:val="24"/>
          <w:szCs w:val="24"/>
        </w:rPr>
        <w:t>s</w:t>
      </w:r>
      <w:r w:rsidR="000F0849" w:rsidRPr="00B1424C">
        <w:rPr>
          <w:rFonts w:ascii="Times New Roman" w:hAnsi="Times New Roman" w:cs="Times New Roman"/>
          <w:sz w:val="24"/>
          <w:szCs w:val="24"/>
        </w:rPr>
        <w:t>pectively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As compared to PB modified </w:t>
      </w:r>
      <w:proofErr w:type="spellStart"/>
      <w:r w:rsidR="000F0849" w:rsidRPr="00B1424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="000F0849" w:rsidRPr="00B1424C">
        <w:rPr>
          <w:rFonts w:ascii="Times New Roman" w:hAnsi="Times New Roman" w:cs="Times New Roman"/>
          <w:sz w:val="24"/>
          <w:szCs w:val="24"/>
        </w:rPr>
        <w:t>, t</w:t>
      </w:r>
      <w:r w:rsidRPr="00B1424C">
        <w:rPr>
          <w:rFonts w:ascii="Times New Roman" w:hAnsi="Times New Roman" w:cs="Times New Roman"/>
          <w:sz w:val="24"/>
          <w:szCs w:val="24"/>
        </w:rPr>
        <w:t xml:space="preserve">he 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signal </w:t>
      </w:r>
      <w:r w:rsidRPr="00B1424C">
        <w:rPr>
          <w:rFonts w:ascii="Times New Roman" w:hAnsi="Times New Roman" w:cs="Times New Roman"/>
          <w:sz w:val="24"/>
          <w:szCs w:val="24"/>
        </w:rPr>
        <w:t>response</w:t>
      </w:r>
      <w:r w:rsidR="000F0849" w:rsidRPr="00B1424C">
        <w:rPr>
          <w:rFonts w:ascii="Times New Roman" w:hAnsi="Times New Roman" w:cs="Times New Roman"/>
          <w:sz w:val="24"/>
          <w:szCs w:val="24"/>
        </w:rPr>
        <w:t xml:space="preserve"> of cyclic </w:t>
      </w:r>
    </w:p>
    <w:p w14:paraId="6D3DEEA4" w14:textId="6FFB1B5F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Result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sz w:val="24"/>
          <w:szCs w:val="24"/>
        </w:rPr>
        <w:t xml:space="preserve"> The result revealed that stable current signals of PB in different pH solutions at 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B modified </w:t>
      </w:r>
      <w:proofErr w:type="spellStart"/>
      <w:r w:rsidRPr="00B1424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B1424C">
        <w:rPr>
          <w:rFonts w:ascii="Times New Roman" w:hAnsi="Times New Roman" w:cs="Times New Roman"/>
          <w:sz w:val="24"/>
          <w:szCs w:val="24"/>
        </w:rPr>
        <w:t xml:space="preserve"> showed good electrochemical stability, with a relative standard deviation </w:t>
      </w:r>
      <w:r w:rsidRPr="00B1424C">
        <w:rPr>
          <w:rFonts w:ascii="Times New Roman" w:hAnsi="Times New Roman" w:cs="Angsana New"/>
          <w:sz w:val="24"/>
          <w:szCs w:val="24"/>
          <w:cs/>
        </w:rPr>
        <w:t>(</w:t>
      </w:r>
      <w:r w:rsidRPr="00B1424C">
        <w:rPr>
          <w:rFonts w:ascii="Times New Roman" w:hAnsi="Times New Roman" w:cs="Times New Roman"/>
          <w:sz w:val="24"/>
          <w:szCs w:val="24"/>
        </w:rPr>
        <w:t>RSD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B1424C">
        <w:rPr>
          <w:rFonts w:ascii="Times New Roman" w:hAnsi="Times New Roman" w:cs="Times New Roman"/>
          <w:sz w:val="24"/>
          <w:szCs w:val="24"/>
        </w:rPr>
        <w:t xml:space="preserve">of oxidation and reduction peak currents </w:t>
      </w:r>
      <w:r w:rsidR="00DB0E9F" w:rsidRPr="00B1424C">
        <w:rPr>
          <w:rFonts w:ascii="Times New Roman" w:hAnsi="Times New Roman" w:cs="Times New Roman"/>
          <w:sz w:val="24"/>
          <w:szCs w:val="24"/>
        </w:rPr>
        <w:t>being</w:t>
      </w:r>
      <w:r w:rsidRPr="00B1424C">
        <w:rPr>
          <w:rFonts w:ascii="Times New Roman" w:hAnsi="Times New Roman" w:cs="Times New Roman"/>
          <w:sz w:val="24"/>
          <w:szCs w:val="24"/>
        </w:rPr>
        <w:t xml:space="preserve"> 1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  <w:r w:rsidRPr="00B1424C">
        <w:rPr>
          <w:rFonts w:ascii="Times New Roman" w:hAnsi="Times New Roman" w:cs="Times New Roman"/>
          <w:sz w:val="24"/>
          <w:szCs w:val="24"/>
        </w:rPr>
        <w:t>03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% </w:t>
      </w:r>
      <w:r w:rsidRPr="00B1424C">
        <w:rPr>
          <w:rFonts w:ascii="Times New Roman" w:hAnsi="Times New Roman" w:cs="Times New Roman"/>
          <w:sz w:val="24"/>
          <w:szCs w:val="24"/>
        </w:rPr>
        <w:t>and 1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  <w:r w:rsidRPr="00B1424C">
        <w:rPr>
          <w:rFonts w:ascii="Times New Roman" w:hAnsi="Times New Roman" w:cs="Times New Roman"/>
          <w:sz w:val="24"/>
          <w:szCs w:val="24"/>
        </w:rPr>
        <w:t>11</w:t>
      </w:r>
      <w:r w:rsidRPr="00B1424C">
        <w:rPr>
          <w:rFonts w:ascii="Times New Roman" w:hAnsi="Times New Roman" w:cs="Angsana New"/>
          <w:sz w:val="24"/>
          <w:szCs w:val="24"/>
          <w:cs/>
        </w:rPr>
        <w:t>%</w:t>
      </w:r>
      <w:r w:rsidRPr="00B1424C">
        <w:rPr>
          <w:rFonts w:ascii="Times New Roman" w:hAnsi="Times New Roman" w:cs="Times New Roman"/>
          <w:sz w:val="24"/>
          <w:szCs w:val="24"/>
        </w:rPr>
        <w:t>, respectively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</w:p>
    <w:p w14:paraId="7BF8F7DF" w14:textId="61F812EC" w:rsidR="007959DC" w:rsidRPr="00B1424C" w:rsidRDefault="007959DC" w:rsidP="00B1424C">
      <w:pPr>
        <w:spacing w:line="36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Conclusion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B1424C">
        <w:rPr>
          <w:rFonts w:ascii="Times New Roman" w:hAnsi="Times New Roman" w:cs="Times New Roman"/>
          <w:sz w:val="24"/>
          <w:szCs w:val="24"/>
        </w:rPr>
        <w:t>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</w:rPr>
        <w:t xml:space="preserve">PB modified </w:t>
      </w:r>
      <w:proofErr w:type="spellStart"/>
      <w:r w:rsidRPr="00B1424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B1424C">
        <w:rPr>
          <w:rFonts w:ascii="Times New Roman" w:hAnsi="Times New Roman" w:cs="Times New Roman"/>
          <w:sz w:val="24"/>
          <w:szCs w:val="24"/>
        </w:rPr>
        <w:t xml:space="preserve"> </w:t>
      </w:r>
      <w:r w:rsidR="00B01ED0" w:rsidRPr="00B1424C">
        <w:rPr>
          <w:rFonts w:ascii="Times New Roman" w:hAnsi="Times New Roman" w:cs="Times New Roman"/>
          <w:sz w:val="24"/>
          <w:szCs w:val="24"/>
        </w:rPr>
        <w:t>provides</w:t>
      </w:r>
      <w:r w:rsidRPr="00B1424C">
        <w:rPr>
          <w:rFonts w:ascii="Times New Roman" w:hAnsi="Times New Roman" w:cs="Times New Roman"/>
          <w:sz w:val="24"/>
          <w:szCs w:val="24"/>
        </w:rPr>
        <w:t xml:space="preserve"> a potential</w:t>
      </w:r>
      <w:r w:rsidR="00DB0E9F" w:rsidRPr="00B1424C">
        <w:rPr>
          <w:rFonts w:ascii="Times New Roman" w:hAnsi="Times New Roman" w:cs="Times New Roman"/>
          <w:sz w:val="24"/>
          <w:szCs w:val="24"/>
        </w:rPr>
        <w:t>,</w:t>
      </w:r>
      <w:r w:rsidRPr="00B1424C">
        <w:rPr>
          <w:rFonts w:ascii="Times New Roman" w:hAnsi="Times New Roman" w:cs="Times New Roman"/>
          <w:sz w:val="24"/>
          <w:szCs w:val="24"/>
        </w:rPr>
        <w:t xml:space="preserve"> alternative tool </w:t>
      </w:r>
      <w:r w:rsidR="00B01ED0" w:rsidRPr="00B1424C">
        <w:rPr>
          <w:rFonts w:ascii="Times New Roman" w:hAnsi="Times New Roman" w:cs="Times New Roman"/>
          <w:sz w:val="24"/>
          <w:szCs w:val="24"/>
        </w:rPr>
        <w:t>for the enhancement of</w:t>
      </w:r>
      <w:r w:rsidRPr="00B1424C">
        <w:rPr>
          <w:rFonts w:ascii="Times New Roman" w:hAnsi="Times New Roman" w:cs="Times New Roman"/>
          <w:sz w:val="24"/>
          <w:szCs w:val="24"/>
        </w:rPr>
        <w:t xml:space="preserve"> electrochemical stability for use in medical biosensor applications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68EF3290" w14:textId="71AD4F8D" w:rsidR="007F35DA" w:rsidRPr="00B1424C" w:rsidRDefault="007959DC" w:rsidP="00B1424C">
      <w:pPr>
        <w:pStyle w:val="af3"/>
        <w:tabs>
          <w:tab w:val="left" w:pos="284"/>
          <w:tab w:val="left" w:pos="2460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  <w:cs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B1424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="008A158E"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the keywords should be listed 3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6 keywords of the highlighting point of your paper, and ordered from a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z e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>.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g</w:t>
      </w:r>
      <w:r w:rsidR="007F35DA" w:rsidRPr="00B1424C">
        <w:rPr>
          <w:rFonts w:ascii="Times New Roman" w:hAnsi="Times New Roman" w:cs="Angsana New"/>
          <w:sz w:val="24"/>
          <w:szCs w:val="24"/>
          <w:highlight w:val="green"/>
          <w:cs/>
        </w:rPr>
        <w:t xml:space="preserve">.: </w:t>
      </w:r>
      <w:proofErr w:type="spellStart"/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isoflavonces</w:t>
      </w:r>
      <w:proofErr w:type="spellEnd"/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, soy</w:t>
      </w:r>
      <w:r w:rsidR="007F35DA" w:rsidRPr="00B1424C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 xml:space="preserve"> </w:t>
      </w:r>
      <w:r w:rsidR="007F35DA" w:rsidRPr="00B1424C">
        <w:rPr>
          <w:rFonts w:ascii="Times New Roman" w:hAnsi="Times New Roman" w:cs="Times New Roman"/>
          <w:sz w:val="24"/>
          <w:szCs w:val="24"/>
          <w:highlight w:val="green"/>
        </w:rPr>
        <w:t>milk, Thailand</w:t>
      </w:r>
      <w:r w:rsidR="007F35DA" w:rsidRPr="00B1424C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>)</w:t>
      </w:r>
    </w:p>
    <w:p w14:paraId="0F0961B3" w14:textId="77777777" w:rsidR="000E120E" w:rsidRPr="00B1424C" w:rsidRDefault="000E120E" w:rsidP="00B1424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40EF3B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0026851A" w14:textId="598E73CC" w:rsidR="007959DC" w:rsidRPr="00B1424C" w:rsidRDefault="00ED2530" w:rsidP="00B1424C">
      <w:pPr>
        <w:spacing w:after="6" w:line="360" w:lineRule="auto"/>
        <w:ind w:firstLine="720"/>
        <w:jc w:val="both"/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</w:pP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B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iosensor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s ar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analytical device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s that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operat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based on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their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iological receptors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eing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in direct contact with transducers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begin" w:fldLock="1"/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DDIN CSL_CITATION 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Item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Dat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1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095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66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0115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956566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bstrac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Two Divisions of the International Union of Pure and Applied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UPAC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, namely Physical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mission 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7 on Biophysical Chemistry formerly Steering Committee on Biophysical Chemistr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and Analytical Chemistry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mission V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 on Electroanalytical Chemistr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ave prepared recommendations on the definition, classification and nomenclature related to electrochemical biosensors; these recommendations could, in the future, be extended to other types of biosensor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n electrochemical biosensor is a self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d integrated device, which is capable of providing specific quantitative or sem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quantitative analytical information using a biological recognition element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chemical recep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hich is retained in direct spatial contact with an electrochemical transduction ele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ecause of their ability to be repeatedly calibrated, we recommend that a biosensor should be clearly distinguished from a bioanalytical system, which requires additional processing steps, such as reagent addi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 device that is both disposable after one measurement, 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ingle use, and unable to monitor the analyte concentration continuously or after rapid and reproducible regeneration, should be designated a single use biosens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may be classified according to the biological specificit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ferring mechanism or, alternatively, to the mode of physico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hemical signal transduc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 biological recognition element may be based on a chemical reaction catalysed by, or on an equilibrium reaction with macromolecules that have been isolated, engineered or present in their original biological environ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n the latter cases, equilibrium is generally reached and there is no further, if any, net consumption of analy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y the immobilized biocomplexing agent incorporated into the sens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may be further classified according to the analytes or reactions that they moni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 xml:space="preserve">direct monitoring of analyte concentration or of reactions producing or consuming such analytes; alternatively, an indirect monitoring of inhibitor or activator of the biological recognition element 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chemical recep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y be achiev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 rapid proliferation of biosensors and their diversity has led to a lack of rigour in defining their performance criteri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lthough each biosensor can only truly be evaluated for a particular application, it is still useful to examine how standard protocols for performance criteria may be defined in accordance with standard IUPAC protocols or definitio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…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uth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éveno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niel 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oth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Klar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urs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ichard 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il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eorge 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iosensors and Bioelectronic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00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3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Electrochemical biosensor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ecommended definitions and classific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yp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ourna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volum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6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uri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w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cumen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?uu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769311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79d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9a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9b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994f00ba89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1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lainText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eviously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1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operti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teInde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thu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ty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langu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a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st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s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separate"/>
      </w:r>
      <w:r w:rsidR="007959DC" w:rsidRPr="00B1424C">
        <w:rPr>
          <w:rFonts w:ascii="Times New Roman" w:eastAsia="SimSun" w:hAnsi="Times New Roman" w:cs="Cordia New"/>
          <w:noProof/>
          <w:spacing w:val="-1"/>
          <w:sz w:val="24"/>
          <w:szCs w:val="24"/>
          <w:vertAlign w:val="superscript"/>
          <w:lang w:eastAsia="zh-CN"/>
        </w:rPr>
        <w:t>1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They have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played an important role in medical diagnosis and patient monitoring</w:t>
      </w:r>
      <w:proofErr w:type="gramStart"/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,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for</w:t>
      </w:r>
      <w:proofErr w:type="gramEnd"/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providing quantitative or</w:t>
      </w:r>
      <w:r w:rsidR="007959DC"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quasi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quantitative information to indicate a specific disease state or other physiological states in patient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This makes biosensors well suited to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be applicable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for a variety of diagnostic device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Especially, electrochemical biosensors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, </w:t>
      </w:r>
      <w:r w:rsidR="00C64B21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lastRenderedPageBreak/>
        <w:t>which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have gained great attentio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in the development of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 xml:space="preserve"> a compact analytical device for Point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of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Care testing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begin" w:fldLock="1"/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DDIN CSL_CITATION 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Item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Dat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I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0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csael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c00534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637611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bstrac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lexible electrochemical biosensors play an important role in disease diagnosis and healthcare management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urrently, the applications of flexible electrochemical biosensors are mainly for the detection of biomarkers in various body fluid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oreover, the flexible sensors can be used as wearable devices for in situ detection and lo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erm monitoring of target analyt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n this review, the representative electrochemical biosensors including amperometric and potentiometric biosensors prepared on flexible substrates and their major applications are introduc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n, we focus on transist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based flexible biosensors that show high sensitivity and low detection limits, which are suitable for multiplexing and high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roughput sensing application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he current challenges and outlook for the development of flexible biosensors are further discuss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utho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Ya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nne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mil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Ya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ve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e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ropp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s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am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alse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ffi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ntain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CS Applied Electronic Material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TE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issue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at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r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021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5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67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it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lexible electrochemical biosensors for health monitoring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typ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artic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ourna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volum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3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uri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ww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document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?uuid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e0b2120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6ee8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4eb9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9829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877a5c5f6c7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endeley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2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lainText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2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eviouslyFormatted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&lt;sup&gt;2&l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up&gt;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propertie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{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noteIndex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0},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https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github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om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tyl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language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schema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raw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master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sl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citati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json</w:instrTex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instrText>}</w:instrTex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separate"/>
      </w:r>
      <w:r w:rsidR="007959DC" w:rsidRPr="00B1424C">
        <w:rPr>
          <w:rFonts w:ascii="Times New Roman" w:eastAsia="SimSun" w:hAnsi="Times New Roman" w:cs="Cordia New"/>
          <w:noProof/>
          <w:spacing w:val="-1"/>
          <w:sz w:val="24"/>
          <w:szCs w:val="24"/>
          <w:vertAlign w:val="superscript"/>
          <w:lang w:eastAsia="zh-CN"/>
        </w:rPr>
        <w:t>2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48F01CCA" w14:textId="3BA9DA6C" w:rsidR="007959DC" w:rsidRPr="00B1424C" w:rsidRDefault="00EC5783" w:rsidP="00B1424C">
      <w:pPr>
        <w:spacing w:after="6" w:line="36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o the best of our knowledge, 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is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is the first time that the </w:t>
      </w:r>
      <w:r w:rsidR="003152F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tability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modified 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>scree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printed gold electrodes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spellStart"/>
      <w:r w:rsidRPr="00B1424C">
        <w:rPr>
          <w:rFonts w:ascii="Times New Roman" w:eastAsia="SimSun" w:hAnsi="Times New Roman"/>
          <w:spacing w:val="-1"/>
          <w:sz w:val="24"/>
          <w:szCs w:val="24"/>
        </w:rPr>
        <w:t>SPAuEs</w:t>
      </w:r>
      <w:proofErr w:type="spellEnd"/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="00431608" w:rsidRPr="00B1424C">
        <w:rPr>
          <w:rFonts w:ascii="Times New Roman" w:eastAsia="SimSun" w:hAnsi="Times New Roman"/>
          <w:spacing w:val="-1"/>
          <w:sz w:val="24"/>
          <w:szCs w:val="24"/>
        </w:rPr>
        <w:t>has been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 investigated under </w:t>
      </w:r>
      <w:r w:rsidR="003152F1" w:rsidRPr="00B1424C">
        <w:rPr>
          <w:rFonts w:ascii="Times New Roman" w:eastAsia="SimSun" w:hAnsi="Times New Roman"/>
          <w:spacing w:val="-1"/>
          <w:sz w:val="24"/>
          <w:szCs w:val="24"/>
        </w:rPr>
        <w:t xml:space="preserve">different </w:t>
      </w:r>
      <w:r w:rsidRPr="00B1424C">
        <w:rPr>
          <w:rFonts w:ascii="Times New Roman" w:eastAsia="SimSun" w:hAnsi="Times New Roman"/>
          <w:spacing w:val="-1"/>
          <w:sz w:val="24"/>
          <w:szCs w:val="24"/>
        </w:rPr>
        <w:t xml:space="preserve">pH </w:t>
      </w:r>
      <w:r w:rsidR="003152F1" w:rsidRPr="00B1424C">
        <w:rPr>
          <w:rFonts w:ascii="Times New Roman" w:eastAsia="SimSun" w:hAnsi="Times New Roman"/>
          <w:spacing w:val="-1"/>
          <w:sz w:val="24"/>
          <w:szCs w:val="24"/>
        </w:rPr>
        <w:t>buffer solutions</w:t>
      </w:r>
      <w:r w:rsidR="003152F1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erein, the purpose of this work was</w:t>
      </w:r>
      <w:r w:rsidR="007959DC" w:rsidRPr="00B1424C">
        <w:rPr>
          <w:rFonts w:ascii="Times New Roman" w:eastAsia="SimSun" w:hAnsi="Times New Roman" w:hint="cs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/>
          <w:spacing w:val="-1"/>
          <w:sz w:val="24"/>
          <w:szCs w:val="24"/>
        </w:rPr>
        <w:t xml:space="preserve">to develop a PB in combination with AuNPs modified on </w:t>
      </w:r>
      <w:proofErr w:type="spellStart"/>
      <w:r w:rsidR="007959DC" w:rsidRPr="00B1424C">
        <w:rPr>
          <w:rFonts w:ascii="Times New Roman" w:eastAsia="SimSun" w:hAnsi="Times New Roman"/>
          <w:spacing w:val="-1"/>
          <w:sz w:val="24"/>
          <w:szCs w:val="24"/>
        </w:rPr>
        <w:t>SPAuEs</w:t>
      </w:r>
      <w:proofErr w:type="spellEnd"/>
      <w:r w:rsidR="00431608" w:rsidRPr="00B1424C">
        <w:rPr>
          <w:rFonts w:ascii="Times New Roman" w:eastAsia="SimSun" w:hAnsi="Times New Roman"/>
          <w:spacing w:val="-1"/>
          <w:sz w:val="24"/>
          <w:szCs w:val="24"/>
        </w:rPr>
        <w:t>,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the improvement of electrochemical stability in pH variation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</w:t>
      </w:r>
      <w:r w:rsidR="007959DC" w:rsidRPr="00B1424C">
        <w:rPr>
          <w:rFonts w:cs="Angsana New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use in clinical application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="007959DC" w:rsidRPr="00B1424C">
        <w:rPr>
          <w:rFonts w:cs="Angsana New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 AuNP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modified </w:t>
      </w:r>
      <w:proofErr w:type="spellStart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as developed by applying electrodepositio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Experimental parameters involved in PB electrodeposition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</w:t>
      </w:r>
      <w:proofErr w:type="gramStart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ncluding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proofErr w:type="gramEnd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concentrations of K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proofErr w:type="gramStart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gramEnd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]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FeCl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s well as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</w:t>
      </w:r>
      <w:proofErr w:type="gramStart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 number of</w:t>
      </w:r>
      <w:proofErr w:type="gramEnd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can cycles during the electrodeposition were optimiz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e morphologies and electrochemical behavior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both PB modified </w:t>
      </w:r>
      <w:proofErr w:type="spellStart"/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s</w:t>
      </w:r>
      <w:proofErr w:type="spellEnd"/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and without AuNPs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were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characteriz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nally,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e electrochemical stability of the AuNPs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 xml:space="preserve">PB film modified </w:t>
      </w:r>
      <w:r w:rsidR="00431608" w:rsidRPr="00B1424C">
        <w:rPr>
          <w:rFonts w:ascii="Times New Roman" w:eastAsia="SimSun" w:hAnsi="Times New Roman" w:cs="Cordia New"/>
          <w:spacing w:val="-1"/>
          <w:sz w:val="24"/>
          <w:szCs w:val="24"/>
        </w:rPr>
        <w:t xml:space="preserve">with </w:t>
      </w:r>
      <w:proofErr w:type="spellStart"/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SPAuE</w:t>
      </w:r>
      <w:proofErr w:type="spellEnd"/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 xml:space="preserve"> in different pH solutions was investigated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B1424C">
        <w:rPr>
          <w:rFonts w:ascii="Times New Roman" w:eastAsia="SimSun" w:hAnsi="Times New Roman" w:cs="Cordia New"/>
          <w:spacing w:val="-1"/>
          <w:sz w:val="24"/>
          <w:szCs w:val="24"/>
        </w:rPr>
        <w:t>through PB redox signals obtained from cyclic voltammetry</w:t>
      </w:r>
      <w:r w:rsidR="007959DC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bookmarkStart w:id="0" w:name="_Hlk80621291"/>
    </w:p>
    <w:p w14:paraId="3E8D3BB6" w14:textId="77777777" w:rsidR="007959DC" w:rsidRPr="00B1424C" w:rsidRDefault="007959DC" w:rsidP="00B1424C">
      <w:pPr>
        <w:spacing w:after="6" w:line="360" w:lineRule="auto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4B389626" w14:textId="21C0C72D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Material and Methods</w:t>
      </w:r>
    </w:p>
    <w:bookmarkEnd w:id="0"/>
    <w:p w14:paraId="54E51242" w14:textId="5691632B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Material</w:t>
      </w:r>
    </w:p>
    <w:p w14:paraId="72FA61BD" w14:textId="37673D36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otassium ferricyan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proofErr w:type="gram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gram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]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iron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chlor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Cl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potassium chlorid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Cl, Ajax Finechem, US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hydrochloric acid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HCl, RCI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Labscan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Thailan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Hydrogen </w:t>
      </w:r>
      <w:proofErr w:type="spellStart"/>
      <w:proofErr w:type="gram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etrachloroaurate</w:t>
      </w:r>
      <w:proofErr w:type="spellEnd"/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gram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hydrat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AuCl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vertAlign w:val="subscript"/>
          <w:cs/>
        </w:rPr>
        <w:t xml:space="preserve">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cros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Organic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™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Belgiu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used as receive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odium dihydrogen phosphate monohydrate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O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 · 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d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odium hydrogen phosphate dihydrat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Pr="00B1424C">
        <w:rPr>
          <w:rFonts w:ascii="Times New Roman" w:eastAsia="SimSun" w:hAnsi="Times New Roman" w:cs="Angsana New"/>
          <w:b/>
          <w:bCs/>
          <w:spacing w:val="-1"/>
          <w:sz w:val="24"/>
          <w:szCs w:val="24"/>
          <w:cs/>
        </w:rPr>
        <w:t>(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₂HPO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₄ · 2 H₂O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</w:rPr>
        <w:t>s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ubstances used to prepare a phosphate buffer, were obtained from Merck, Germany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ll aqueous solutions were prepared using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 Mill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Q purified water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resistivity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≥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8 MΩ cm, Millipo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0A8481DB" w14:textId="56DE4162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All electrochemical methods were performed using a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otentiostat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μAutolab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PGSTAT204</w:t>
      </w:r>
      <w:r w:rsidR="0043160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</w:t>
      </w:r>
      <w:r w:rsidR="00FE251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mputer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ntrolled by NOVA 2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4 softwa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reen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rinted gold electrodes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s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DRP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50AT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fro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Metrohm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r w:rsidR="00FE2518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etherland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anning electron microscope images were achieved by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 Tabletop SE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M3030Plus, Hitachi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).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</w:p>
    <w:p w14:paraId="31D80B27" w14:textId="77777777" w:rsidR="008A158E" w:rsidRPr="00B1424C" w:rsidRDefault="008A158E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</w:p>
    <w:p w14:paraId="0F9350D8" w14:textId="7C039E2C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lastRenderedPageBreak/>
        <w:t>AuNPs</w:t>
      </w:r>
      <w:r w:rsidRPr="00B1424C">
        <w:rPr>
          <w:rFonts w:ascii="Times New Roman" w:eastAsia="SimSun" w:hAnsi="Times New Roman" w:cs="Angsana New"/>
          <w:b/>
          <w:bCs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PB electrodeposition</w:t>
      </w:r>
    </w:p>
    <w:p w14:paraId="21911D00" w14:textId="0F3B8448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Initially,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electrodeposition of the PB film on a </w:t>
      </w:r>
      <w:bookmarkStart w:id="1" w:name="_Hlk78566480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gold electrode </w:t>
      </w:r>
      <w:bookmarkEnd w:id="1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urface was conducted </w:t>
      </w:r>
      <w:r w:rsidR="008B26B2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in the same manner as the study of 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Haji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Hashemi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 </w:t>
      </w:r>
      <w:r w:rsidR="008B26B2" w:rsidRPr="00B1424C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="008B26B2" w:rsidRPr="00B1424C">
        <w:rPr>
          <w:rFonts w:ascii="Times New Roman" w:hAnsi="Times New Roman" w:cs="Angsana New"/>
          <w:noProof/>
          <w:sz w:val="24"/>
          <w:szCs w:val="24"/>
          <w:cs/>
        </w:rPr>
        <w:t>.</w:t>
      </w:r>
      <w:r w:rsidR="008B26B2" w:rsidRPr="00B1424C">
        <w:rPr>
          <w:rFonts w:ascii="Times New Roman" w:hAnsi="Times New Roman" w:cs="Times New Roman"/>
          <w:noProof/>
          <w:sz w:val="24"/>
          <w:szCs w:val="24"/>
        </w:rPr>
        <w:t>, 2018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1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n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25400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 novel label free electrochemical immunosensor was developed for rapid and direct detection of the effector protein PthA, for citrus canker diagnos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immunosensor fabrication was based on the sequential electrodeposition of Prussian blu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gold nanoparticles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N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on the surface of bamboo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ike multiwall carbon nanotub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ionic liquid nanocomposit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BCN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dified glassy carbon electrod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morphology of the modified electrode surface was studied by means of field emission scanning electron microscope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Moreover, the role of each component in the modified electrode was investigated by cyclic voltammetry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V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electrochemical impedance spectroscopy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results indicated that the used modification strategy effectively enhanced the stability and electroactivity of the PB as electron mediat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fter immobilization of the ant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thA antibody and blocking with BSA, the immunosensor was used for determination of different concentrations of PthA antigen under the optimal condition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linear dynamic range of fabricated immunosensor was from 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 to 50 nM with a detection limit of 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28 n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proposed immunosensor exhibited high selectivity, lo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erm stability and good reproducibilit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reover, good results were obtained for the determination of PthA in real samples, indicating the great potential of the developed immunosensor for detection of citrus canker disea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j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shem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edieh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bib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Mahd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afarneja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rouz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viz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anjal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nsors and Actuators, 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hemic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gus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ublish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sevi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be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ee electrochemical immunosensor based on electrodeposited Prussian blue and gold nanoparticles for sensitive detection of citrus bacterial canker disea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beeeb2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54b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54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41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9b76cba4de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B1424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7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Briefly, the PB film was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electrochemically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ormed by immersing 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it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an aqueous solution containing 10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2" w:name="_Hlk78792271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Cl</w:t>
      </w:r>
      <w:bookmarkEnd w:id="2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1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3" w:name="_Hlk7879228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Cl</w:t>
      </w:r>
      <w:bookmarkEnd w:id="3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different concentratio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cyclic voltammetry was performed with a potential range of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20 to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V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a scan rate of 50 mV s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Different concentrations of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number of electrodeposited scan cycles were optimiz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s seen in Figure 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PB film on a </w:t>
      </w:r>
      <w:proofErr w:type="spellStart"/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SPAuE</w:t>
      </w:r>
      <w:proofErr w:type="spellEnd"/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SPAuE</w:t>
      </w:r>
      <w:proofErr w:type="spellEnd"/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was prepared in a solution containing the optimal concentrations of K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, and FeCl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="00FE2518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;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10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KCl, 1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HCl, and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Au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(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 chemical compound containing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="00FE2518"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,</w:t>
      </w:r>
      <w:r w:rsidRPr="00B1424C" w:rsidDel="00BE0CC0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using cyclic </w:t>
      </w:r>
      <w:proofErr w:type="spellStart"/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voltammetric</w:t>
      </w:r>
      <w:proofErr w:type="spellEnd"/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scanning between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−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20 and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0 V for 20 cycles</w:t>
      </w:r>
      <w:r w:rsidR="00FE2518"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at a scan rate of 50 mV s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−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After this step,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SPAuE</w:t>
      </w:r>
      <w:proofErr w:type="spellEnd"/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was rinsed with d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ionized water and dried with nitrogen ga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For comparison, a PB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SPAuE</w:t>
      </w:r>
      <w:proofErr w:type="spellEnd"/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was fabricated using the same methods</w:t>
      </w:r>
      <w:r w:rsidR="00FE2518" w:rsidRPr="00B1424C">
        <w:rPr>
          <w:rFonts w:ascii="Times New Roman" w:eastAsia="SimSun" w:hAnsi="Times New Roman" w:cs="Cordia New"/>
          <w:sz w:val="24"/>
          <w:szCs w:val="24"/>
          <w:lang w:eastAsia="zh-CN"/>
        </w:rPr>
        <w:t>;</w:t>
      </w:r>
      <w:r w:rsidRPr="00B1424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but without the addition of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u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57125B1F" w14:textId="77777777" w:rsidR="007959DC" w:rsidRPr="00B1424C" w:rsidRDefault="007959DC" w:rsidP="00B1424C">
      <w:pPr>
        <w:suppressAutoHyphens/>
        <w:spacing w:after="0" w:line="36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763E9118" w14:textId="526F726C" w:rsidR="007959DC" w:rsidRPr="00B1424C" w:rsidRDefault="00C44474" w:rsidP="00B1424C">
      <w:pPr>
        <w:suppressAutoHyphens/>
        <w:spacing w:after="0" w:line="360" w:lineRule="auto"/>
        <w:jc w:val="center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Times New Roman"/>
          <w:noProof/>
          <w:sz w:val="24"/>
          <w:szCs w:val="24"/>
        </w:rPr>
        <w:drawing>
          <wp:inline distT="0" distB="0" distL="0" distR="0" wp14:anchorId="564A2A81" wp14:editId="23683FE0">
            <wp:extent cx="5924550" cy="22193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815"/>
                    <a:stretch/>
                  </pic:blipFill>
                  <pic:spPr bwMode="auto">
                    <a:xfrm>
                      <a:off x="0" y="0"/>
                      <a:ext cx="5924550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5147F1" w14:textId="77777777" w:rsidR="007959DC" w:rsidRPr="00B1424C" w:rsidRDefault="007959DC" w:rsidP="00B1424C">
      <w:pPr>
        <w:suppressAutoHyphens/>
        <w:spacing w:after="0" w:line="360" w:lineRule="auto"/>
        <w:ind w:right="4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eastAsia="zh-CN" w:bidi="ar-SA"/>
        </w:rPr>
        <w:t>Figure 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chematic illustration showing the electrodeposition of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PB film on the </w:t>
      </w:r>
      <w:proofErr w:type="spell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urfac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D78012F" w14:textId="77777777" w:rsidR="008A158E" w:rsidRPr="00B1424C" w:rsidRDefault="008A158E" w:rsidP="00B1424C">
      <w:pPr>
        <w:spacing w:line="360" w:lineRule="auto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</w:p>
    <w:p w14:paraId="1BE8B80B" w14:textId="7AB2190D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 xml:space="preserve">Results </w:t>
      </w:r>
    </w:p>
    <w:p w14:paraId="49E92CC0" w14:textId="77777777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Optimization study</w:t>
      </w:r>
    </w:p>
    <w:p w14:paraId="1166A8C8" w14:textId="5A5AAE7F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Calibri" w:hAnsi="Times New Roman" w:cs="Times New Roman"/>
          <w:sz w:val="24"/>
          <w:szCs w:val="24"/>
        </w:rPr>
      </w:pPr>
      <w:bookmarkStart w:id="4" w:name="_Hlk8072601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lastRenderedPageBreak/>
        <w:t>The concentrations of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the number of electrodeposited scan cycles </w:t>
      </w:r>
      <w:bookmarkEnd w:id="4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ere studi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fter PB electrodeposition, the obtained cyclic voltammograms showed the redox peak currents of PB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een in Figure 2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the current response was higher when increasing the number of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yclic voltammograms at the conditions of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f </w:t>
      </w:r>
      <w:bookmarkStart w:id="5" w:name="_Hlk76654521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both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bookmarkEnd w:id="5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howed similar PB signals,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for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hich the maximum current response was found at 20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t 10 scans, the current signal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d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lowest response</w:t>
      </w:r>
      <w:r w:rsidR="00C76BEF" w:rsidRPr="00B1424C">
        <w:rPr>
          <w:rFonts w:ascii="Times New Roman" w:hAnsi="Times New Roman" w:cs="Times New Roman"/>
          <w:sz w:val="24"/>
          <w:szCs w:val="24"/>
        </w:rPr>
        <w:t>;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proofErr w:type="gramStart"/>
      <w:r w:rsidRPr="00B1424C">
        <w:rPr>
          <w:rFonts w:ascii="Times New Roman" w:hAnsi="Times New Roman" w:cs="Times New Roman"/>
          <w:sz w:val="24"/>
          <w:szCs w:val="24"/>
        </w:rPr>
        <w:t>wh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ereas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t can be observed that a decrease in current response and wide displacement between the oxidation and reduction peak potentials </w:t>
      </w:r>
      <w:r w:rsidR="00C76BEF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ccurred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30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954FE31" w14:textId="4A451764" w:rsidR="007959DC" w:rsidRPr="00B1424C" w:rsidRDefault="007959DC" w:rsidP="00B1424C">
      <w:pPr>
        <w:suppressAutoHyphens/>
        <w:spacing w:after="0" w:line="360" w:lineRule="auto"/>
        <w:contextualSpacing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04FCE50D" w14:textId="298FE224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 xml:space="preserve">Surface morphologies </w:t>
      </w:r>
    </w:p>
    <w:p w14:paraId="74EBD626" w14:textId="44A934DE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surface morphologies of the PB fil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modified on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ere investigated using SE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e PB film showed small spher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like particles homogeneously dispersed on the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urface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hereas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was rough and exhibited many nanoparticles embedded </w:t>
      </w:r>
      <w:r w:rsidR="00F10751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ith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n the PB film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able 1 shows Values of 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a</w:t>
      </w:r>
      <w:proofErr w:type="spellEnd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c</w:t>
      </w:r>
      <w:proofErr w:type="spellEnd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c</w:t>
      </w:r>
      <w:proofErr w:type="spellEnd"/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a</w:t>
      </w:r>
      <w:proofErr w:type="spellEnd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ratio obtained from cyclic voltammograms of the PB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nd the AuNPs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F649DE"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16835303" w14:textId="77777777" w:rsidR="007959DC" w:rsidRPr="00B1424C" w:rsidRDefault="007959DC" w:rsidP="00B1424C">
      <w:pPr>
        <w:spacing w:after="6" w:line="360" w:lineRule="auto"/>
        <w:jc w:val="center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noProof/>
          <w:spacing w:val="-1"/>
          <w:sz w:val="24"/>
          <w:szCs w:val="24"/>
        </w:rPr>
        <w:drawing>
          <wp:inline distT="0" distB="0" distL="0" distR="0" wp14:anchorId="5ED0FD17" wp14:editId="30EA507D">
            <wp:extent cx="5811253" cy="2208400"/>
            <wp:effectExtent l="0" t="0" r="0" b="1905"/>
            <wp:docPr id="5" name="Picture 5" descr="A picture containing text, out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, outdoor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7451" cy="2244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46073" w14:textId="396F8F8C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 xml:space="preserve">Figure </w:t>
      </w:r>
      <w:r w:rsidR="003E4864" w:rsidRPr="00B1424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>2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EM images of the modified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: 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73C4E4C1" w14:textId="77777777" w:rsidR="007959DC" w:rsidRPr="00B1424C" w:rsidRDefault="007959DC" w:rsidP="00B1424C">
      <w:pPr>
        <w:spacing w:after="6" w:line="36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06CFA4A4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  <w:r w:rsidRPr="00B1424C">
        <w:rPr>
          <w:rFonts w:ascii="Times New Roman" w:hAnsi="Times New Roman" w:cs="Times New Roman"/>
          <w:b/>
          <w:bCs/>
          <w:sz w:val="24"/>
          <w:szCs w:val="24"/>
          <w:lang w:bidi="ar-SA"/>
        </w:rPr>
        <w:t>Table 1</w:t>
      </w:r>
      <w:r w:rsidRPr="00B1424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Values of 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a</w:t>
      </w:r>
      <w:proofErr w:type="spellEnd"/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, 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c</w:t>
      </w:r>
      <w:proofErr w:type="spellEnd"/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, and 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c</w:t>
      </w:r>
      <w:proofErr w:type="spellEnd"/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I</w:t>
      </w:r>
      <w:r w:rsidRPr="00B1424C">
        <w:rPr>
          <w:rFonts w:ascii="Times New Roman" w:hAnsi="Times New Roman" w:cs="Times New Roman"/>
          <w:sz w:val="24"/>
          <w:szCs w:val="24"/>
          <w:vertAlign w:val="subscript"/>
          <w:lang w:bidi="ar-SA"/>
        </w:rPr>
        <w:t>pa</w:t>
      </w:r>
      <w:proofErr w:type="spellEnd"/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 ratio obtained from cyclic voltammograms of the PB</w:t>
      </w:r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SPAuE</w:t>
      </w:r>
      <w:proofErr w:type="spellEnd"/>
      <w:r w:rsidRPr="00B1424C">
        <w:rPr>
          <w:rFonts w:ascii="Times New Roman" w:hAnsi="Times New Roman" w:cs="Times New Roman"/>
          <w:sz w:val="24"/>
          <w:szCs w:val="24"/>
          <w:lang w:bidi="ar-SA"/>
        </w:rPr>
        <w:t xml:space="preserve"> and the AuNPs</w:t>
      </w:r>
      <w:r w:rsidRPr="00B1424C">
        <w:rPr>
          <w:rFonts w:ascii="Times New Roman" w:hAnsi="Times New Roman" w:cs="Angsana New"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sz w:val="24"/>
          <w:szCs w:val="24"/>
          <w:lang w:bidi="ar-SA"/>
        </w:rPr>
        <w:t>PB</w:t>
      </w:r>
      <w:r w:rsidRPr="00B1424C">
        <w:rPr>
          <w:rFonts w:ascii="Times New Roman" w:hAnsi="Times New Roman" w:cs="Angsana New"/>
          <w:sz w:val="24"/>
          <w:szCs w:val="24"/>
          <w:cs/>
        </w:rPr>
        <w:t>/</w:t>
      </w:r>
      <w:proofErr w:type="spellStart"/>
      <w:r w:rsidRPr="00B1424C">
        <w:rPr>
          <w:rFonts w:ascii="Times New Roman" w:hAnsi="Times New Roman" w:cs="Times New Roman"/>
          <w:sz w:val="24"/>
          <w:szCs w:val="24"/>
          <w:lang w:bidi="ar-SA"/>
        </w:rPr>
        <w:t>SPAuE</w:t>
      </w:r>
      <w:proofErr w:type="spellEnd"/>
    </w:p>
    <w:tbl>
      <w:tblPr>
        <w:tblpPr w:leftFromText="180" w:rightFromText="180" w:vertAnchor="text" w:horzAnchor="margin" w:tblpXSpec="center" w:tblpY="-33"/>
        <w:tblW w:w="57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24"/>
        <w:gridCol w:w="1039"/>
        <w:gridCol w:w="1039"/>
        <w:gridCol w:w="1486"/>
      </w:tblGrid>
      <w:tr w:rsidR="007959DC" w:rsidRPr="00B1424C" w14:paraId="077E133A" w14:textId="77777777" w:rsidTr="00591D51">
        <w:trPr>
          <w:trHeight w:val="693"/>
        </w:trPr>
        <w:tc>
          <w:tcPr>
            <w:tcW w:w="2224" w:type="dxa"/>
            <w:shd w:val="clear" w:color="auto" w:fill="D9D9D9" w:themeFill="background1" w:themeFillShade="D9"/>
            <w:vAlign w:val="center"/>
          </w:tcPr>
          <w:p w14:paraId="66EBE026" w14:textId="33B0776C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</w:rPr>
            </w:pP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lastRenderedPageBreak/>
              <w:t>Electrode</w:t>
            </w:r>
            <w:r w:rsidR="001B6EBA"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</w:rPr>
              <w:t>s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0202F0F8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proofErr w:type="spellEnd"/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 xml:space="preserve"> (</w:t>
            </w: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proofErr w:type="spellEnd"/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45E3016E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c</w:t>
            </w:r>
            <w:proofErr w:type="spellEnd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 xml:space="preserve"> </w:t>
            </w:r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(</w:t>
            </w: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proofErr w:type="spellEnd"/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486" w:type="dxa"/>
            <w:shd w:val="clear" w:color="auto" w:fill="D9D9D9" w:themeFill="background1" w:themeFillShade="D9"/>
            <w:vAlign w:val="center"/>
          </w:tcPr>
          <w:p w14:paraId="30BAC0AA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c</w:t>
            </w:r>
            <w:proofErr w:type="spellEnd"/>
            <w:r w:rsidRPr="00B1424C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proofErr w:type="spellEnd"/>
            <w:r w:rsidRPr="00B1424C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 xml:space="preserve"> ratio</w:t>
            </w:r>
          </w:p>
        </w:tc>
      </w:tr>
      <w:tr w:rsidR="007959DC" w:rsidRPr="00B1424C" w14:paraId="2477271E" w14:textId="77777777" w:rsidTr="00591D51">
        <w:trPr>
          <w:trHeight w:val="541"/>
        </w:trPr>
        <w:tc>
          <w:tcPr>
            <w:tcW w:w="2224" w:type="dxa"/>
            <w:vAlign w:val="center"/>
          </w:tcPr>
          <w:p w14:paraId="0AB446E7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</w:t>
            </w:r>
            <w:proofErr w:type="spellEnd"/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 xml:space="preserve"> 1</w:t>
            </w:r>
          </w:p>
        </w:tc>
        <w:tc>
          <w:tcPr>
            <w:tcW w:w="1039" w:type="dxa"/>
            <w:vAlign w:val="center"/>
          </w:tcPr>
          <w:p w14:paraId="4110D38D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7</w:t>
            </w:r>
          </w:p>
        </w:tc>
        <w:tc>
          <w:tcPr>
            <w:tcW w:w="1039" w:type="dxa"/>
            <w:vAlign w:val="center"/>
          </w:tcPr>
          <w:p w14:paraId="3D909493" w14:textId="0E495188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72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96</w:t>
            </w:r>
          </w:p>
        </w:tc>
        <w:tc>
          <w:tcPr>
            <w:tcW w:w="1486" w:type="dxa"/>
            <w:vAlign w:val="center"/>
          </w:tcPr>
          <w:p w14:paraId="6EA0A8C3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6</w:t>
            </w:r>
          </w:p>
        </w:tc>
      </w:tr>
      <w:tr w:rsidR="007959DC" w:rsidRPr="00B1424C" w14:paraId="606BA9ED" w14:textId="77777777" w:rsidTr="00591D51">
        <w:trPr>
          <w:trHeight w:val="589"/>
        </w:trPr>
        <w:tc>
          <w:tcPr>
            <w:tcW w:w="2224" w:type="dxa"/>
            <w:vAlign w:val="center"/>
          </w:tcPr>
          <w:p w14:paraId="0A24817E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AuNPs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-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</w:t>
            </w:r>
            <w:proofErr w:type="spellEnd"/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 xml:space="preserve"> 2</w:t>
            </w:r>
          </w:p>
        </w:tc>
        <w:tc>
          <w:tcPr>
            <w:tcW w:w="1039" w:type="dxa"/>
            <w:vAlign w:val="center"/>
          </w:tcPr>
          <w:p w14:paraId="35887F36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66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36</w:t>
            </w:r>
          </w:p>
        </w:tc>
        <w:tc>
          <w:tcPr>
            <w:tcW w:w="1039" w:type="dxa"/>
            <w:vAlign w:val="center"/>
          </w:tcPr>
          <w:p w14:paraId="50851C8C" w14:textId="10AFD548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2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42</w:t>
            </w:r>
          </w:p>
        </w:tc>
        <w:tc>
          <w:tcPr>
            <w:tcW w:w="1486" w:type="dxa"/>
            <w:vAlign w:val="center"/>
          </w:tcPr>
          <w:p w14:paraId="1DA51036" w14:textId="77777777" w:rsidR="007959DC" w:rsidRPr="00B1424C" w:rsidRDefault="007959DC" w:rsidP="00B1424C">
            <w:pPr>
              <w:spacing w:after="6" w:line="36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B1424C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B1424C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7</w:t>
            </w:r>
          </w:p>
        </w:tc>
      </w:tr>
    </w:tbl>
    <w:p w14:paraId="1D62DFC9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752FF111" w14:textId="77777777" w:rsidR="007959DC" w:rsidRPr="00B1424C" w:rsidRDefault="007959DC" w:rsidP="00B1424C">
      <w:pPr>
        <w:spacing w:line="36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4B400B37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hAnsi="Times New Roman" w:cs="Times New Roman"/>
          <w:sz w:val="24"/>
          <w:szCs w:val="24"/>
          <w:lang w:bidi="ar-SA"/>
        </w:rPr>
      </w:pPr>
    </w:p>
    <w:p w14:paraId="5310EEB2" w14:textId="77777777" w:rsidR="00F56FF6" w:rsidRPr="00B1424C" w:rsidRDefault="00F56FF6" w:rsidP="00B1424C">
      <w:pPr>
        <w:spacing w:line="36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</w:rPr>
      </w:pPr>
    </w:p>
    <w:p w14:paraId="4239F4F4" w14:textId="75BC1828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Discussion</w:t>
      </w:r>
    </w:p>
    <w:p w14:paraId="05F62FF8" w14:textId="6C8B75CF" w:rsidR="007959DC" w:rsidRPr="00B1424C" w:rsidRDefault="007959DC" w:rsidP="00B1424C">
      <w:pPr>
        <w:suppressAutoHyphens/>
        <w:spacing w:after="0" w:line="36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this study,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t w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demonstrated that the AuNP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 film</w:t>
      </w:r>
      <w:r w:rsidRPr="00B1424C">
        <w:rPr>
          <w:rFonts w:cs="Angsana New"/>
          <w:sz w:val="24"/>
          <w:szCs w:val="24"/>
          <w:cs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deposited on </w:t>
      </w:r>
      <w:proofErr w:type="spell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c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ould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contribute to the improvement of the electrochemical performance of </w:t>
      </w:r>
      <w:r w:rsidR="00BF6714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 w:hint="cs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z w:val="24"/>
          <w:szCs w:val="24"/>
          <w:lang w:eastAsia="zh-CN"/>
        </w:rPr>
        <w:t>signal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hint="cs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>Initially, the optimization study was carried out to determine the optimal conditions in the process of PB electrodepositio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As 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per 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>the result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>s</w:t>
      </w:r>
      <w:r w:rsidRPr="00B1424C">
        <w:rPr>
          <w:rFonts w:ascii="Times New Roman" w:eastAsia="SimSun" w:hAnsi="Times New Roman"/>
          <w:sz w:val="24"/>
          <w:szCs w:val="24"/>
          <w:lang w:eastAsia="zh-CN"/>
        </w:rPr>
        <w:t xml:space="preserve"> showed</w:t>
      </w:r>
      <w:r w:rsidR="00A66B63" w:rsidRPr="00B1424C">
        <w:rPr>
          <w:rFonts w:ascii="Times New Roman" w:eastAsia="SimSun" w:hAnsi="Times New Roman"/>
          <w:sz w:val="24"/>
          <w:szCs w:val="24"/>
          <w:lang w:eastAsia="zh-CN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Angsana New"/>
          <w:sz w:val="24"/>
          <w:szCs w:val="24"/>
          <w:vertAlign w:val="subscript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current response was higher when increasing the number of scan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is is due to the larger electroactive site of PB on the gold electrode surfac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oreover, it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as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noted that two reduction peaks were observed for every sca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imilarly, the couple reduction peaks at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proofErr w:type="gramStart"/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M </w:t>
      </w:r>
      <w:bookmarkStart w:id="6" w:name="_Hlk80735999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bookmarkEnd w:id="6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ere also found at 10 cycles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electrochemical behavior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howing at a peak at approximately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5 V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s most likely massive precipitation of PB occurring in the process of the reduction of Fe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o Fe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2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as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as discussed in Isfahani </w:t>
      </w:r>
      <w:r w:rsidRPr="00B1424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et al</w:t>
      </w:r>
      <w:r w:rsidRPr="00B1424C">
        <w:rPr>
          <w:rFonts w:ascii="Times New Roman" w:eastAsia="SimSun" w:hAnsi="Times New Roman" w:cs="Angsana New"/>
          <w:i/>
          <w:iCs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2019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80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48484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3208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B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978153862215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147853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is survey presents a literature review on friction stir welding 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ith a special focus on the dissimilar metal 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ing is widely applied for similar and dissimilar metal weld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n current scenario, FSW is widely applied for several industries such as aerospace, automobile, reactors etc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has an ability to weld dissimilar metals having different melting poi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main advantages of FSW process are very eco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endly and produces less was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ed region have high strength, low distortion, no melt related defec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absence of filler materials and air eliminates filler induced defect, and porosit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technique is uses to produce T, lap and butt shaped welding and also used in hollow pipes, pressure vessels etc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is review shows the types, application and testing of T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 welded by FSW proces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fahan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ahideh Bayz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izaji, Hamid Rezagholipour Memaria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fiseh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a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li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terials Research Expres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6449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ectrodeposition of Prussian Blue film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udy of deposition time effect on electrochemical 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fa56a25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01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f5f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652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ad265692ac1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B1424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22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Angsana New"/>
          <w:color w:val="FF0000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mentioned mechanism is probably 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due to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reaction of the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 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(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)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omplex with the conductive material</w:t>
      </w:r>
      <w:r w:rsidR="00A66B63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hown in reaction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nd 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owever, the behavior for the concentrations of 0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and 1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B1424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20 and 30 scan cycles disappeared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</w:p>
    <w:p w14:paraId="509AE16F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60C73CD5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Conclusion</w:t>
      </w:r>
    </w:p>
    <w:p w14:paraId="5675AB97" w14:textId="34121F1B" w:rsidR="007959DC" w:rsidRPr="00B1424C" w:rsidRDefault="007959DC" w:rsidP="00B1424C">
      <w:pPr>
        <w:spacing w:after="6" w:line="36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/>
        </w:rPr>
      </w:pP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is study </w:t>
      </w:r>
      <w:r w:rsidR="00627556"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developed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a</w:t>
      </w:r>
      <w:r w:rsidR="00994C6C"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n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PB modified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,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using 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e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electrodeposition technique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optimal condition at</w:t>
      </w:r>
      <w:r w:rsidRPr="00B1424C">
        <w:rPr>
          <w:rFonts w:cs="Angsana New"/>
          <w:sz w:val="24"/>
          <w:szCs w:val="24"/>
          <w:cs/>
        </w:rPr>
        <w:t xml:space="preserve"> 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concentration of 0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50 mmol L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vertAlign w:val="superscript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vertAlign w:val="superscript"/>
          <w:lang w:eastAsia="zh-CN" w:bidi="ar-SA"/>
        </w:rPr>
        <w:t>1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B1424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B1424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B1424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994C6C"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,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nd the number of scans at 20 cycles was applied to fabricate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 film during the electrodeposition proces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performance of t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 xml:space="preserve">was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evaluated in comparison with a PB modified 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without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lang w:eastAsia="zh-CN"/>
        </w:rPr>
        <w:t>T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he AuNP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proofErr w:type="spellStart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offers great 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lastRenderedPageBreak/>
        <w:t>potential for the stability</w:t>
      </w:r>
      <w:r w:rsidRPr="00B1424C">
        <w:rPr>
          <w:rFonts w:ascii="Times New Roman" w:eastAsia="SimSun" w:hAnsi="Times New Roman" w:cs="Cordia New" w:hint="cs"/>
          <w:spacing w:val="-1"/>
          <w:sz w:val="24"/>
          <w:szCs w:val="24"/>
          <w:cs/>
          <w:lang w:eastAsia="zh-CN"/>
        </w:rPr>
        <w:t xml:space="preserve"> </w:t>
      </w:r>
      <w:r w:rsidRPr="00B1424C">
        <w:rPr>
          <w:rFonts w:ascii="Times New Roman" w:eastAsia="SimSun" w:hAnsi="Times New Roman" w:cs="Cordia New"/>
          <w:spacing w:val="-1"/>
          <w:sz w:val="24"/>
          <w:szCs w:val="24"/>
          <w:lang w:eastAsia="zh-CN"/>
        </w:rPr>
        <w:t>of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PB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B1424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based electrochemical biosensors as an attractive alternative for use in medical biosensors</w:t>
      </w:r>
      <w:r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627556" w:rsidRPr="00B1424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</w:p>
    <w:p w14:paraId="7B44B57D" w14:textId="77777777" w:rsidR="007959DC" w:rsidRPr="00B1424C" w:rsidRDefault="007959DC" w:rsidP="00B1424C">
      <w:pPr>
        <w:spacing w:after="6" w:line="36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</w:pPr>
    </w:p>
    <w:p w14:paraId="15F3835C" w14:textId="6736CD3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Acknowledgment</w:t>
      </w:r>
    </w:p>
    <w:p w14:paraId="6A1F7CAF" w14:textId="27B5100C" w:rsidR="00304EE5" w:rsidRPr="00B1424C" w:rsidRDefault="00BF6714" w:rsidP="00B1424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We gratefully acknowledged </w:t>
      </w:r>
      <w:proofErr w:type="gramStart"/>
      <w:r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5816F8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</w:rPr>
        <w:t>XXXX</w:t>
      </w:r>
      <w:proofErr w:type="gramEnd"/>
      <w:r w:rsidR="005816F8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</w:rPr>
        <w:t xml:space="preserve"> for </w:t>
      </w:r>
      <w:proofErr w:type="gramStart"/>
      <w:r w:rsidR="005816F8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</w:rPr>
        <w:t>the financial</w:t>
      </w:r>
      <w:proofErr w:type="gramEnd"/>
      <w:r w:rsidR="005816F8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</w:rPr>
        <w:t xml:space="preserve"> support</w:t>
      </w:r>
      <w:r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.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We would also like to thank </w:t>
      </w:r>
      <w:proofErr w:type="spellStart"/>
      <w:r w:rsidR="005816F8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xxxxxxxx</w:t>
      </w:r>
      <w:proofErr w:type="spellEnd"/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for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diting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nglish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of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B1424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manuscript</w:t>
      </w:r>
      <w:r w:rsidR="00304EE5" w:rsidRPr="00B1424C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>.</w:t>
      </w:r>
    </w:p>
    <w:p w14:paraId="3A031925" w14:textId="3D67F8EA" w:rsidR="007959DC" w:rsidRPr="00B1424C" w:rsidRDefault="00875835" w:rsidP="00B1424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Style w:val="a4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unding sources</w:t>
      </w:r>
      <w:r w:rsidRPr="00B1424C">
        <w:rPr>
          <w:rFonts w:ascii="Times New Roman" w:hAnsi="Times New Roman" w:cs="Angsana New"/>
          <w:color w:val="000000" w:themeColor="text1"/>
          <w:sz w:val="24"/>
          <w:szCs w:val="24"/>
          <w:cs/>
        </w:rPr>
        <w:t xml:space="preserve"> </w:t>
      </w:r>
    </w:p>
    <w:p w14:paraId="58C501F2" w14:textId="177D2662" w:rsidR="00875835" w:rsidRPr="00B1424C" w:rsidRDefault="00875835" w:rsidP="00B1424C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XXXXXXXX</w:t>
      </w:r>
    </w:p>
    <w:p w14:paraId="23E8672D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  <w:cs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Conflict of interest</w:t>
      </w:r>
    </w:p>
    <w:p w14:paraId="25CAEECF" w14:textId="77777777" w:rsidR="007959DC" w:rsidRPr="00B1424C" w:rsidRDefault="007959DC" w:rsidP="00B1424C">
      <w:pPr>
        <w:spacing w:line="360" w:lineRule="auto"/>
        <w:jc w:val="both"/>
        <w:rPr>
          <w:rFonts w:ascii="Times New Roman" w:hAnsi="Times New Roman"/>
          <w:sz w:val="24"/>
          <w:szCs w:val="24"/>
          <w:cs/>
        </w:rPr>
      </w:pPr>
      <w:r w:rsidRPr="00B1424C">
        <w:rPr>
          <w:rFonts w:ascii="Times New Roman" w:hAnsi="Times New Roman"/>
          <w:sz w:val="24"/>
          <w:szCs w:val="24"/>
        </w:rPr>
        <w:t>There are no potential conflicts of interest to declare</w:t>
      </w:r>
      <w:r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75383D48" w14:textId="6D3FE4C4" w:rsidR="007959DC" w:rsidRPr="00B1424C" w:rsidRDefault="007959DC" w:rsidP="00B1424C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47382000" w14:textId="690B7988" w:rsidR="00F46997" w:rsidRPr="00B1424C" w:rsidRDefault="00F46997" w:rsidP="00B1424C"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The example below is the corrected references of JHSMR</w:t>
      </w:r>
      <w:r w:rsidRPr="00B1424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 formatting</w:t>
      </w:r>
    </w:p>
    <w:p w14:paraId="03CC59E4" w14:textId="645F87EF" w:rsidR="00F46997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/>
          <w:b/>
          <w:bCs/>
          <w:sz w:val="24"/>
          <w:szCs w:val="24"/>
        </w:rPr>
        <w:fldChar w:fldCharType="begin" w:fldLock="1"/>
      </w:r>
      <w:r w:rsidRPr="00B1424C">
        <w:rPr>
          <w:rFonts w:ascii="Times New Roman" w:hAnsi="Times New Roman"/>
          <w:b/>
          <w:bCs/>
          <w:sz w:val="24"/>
          <w:szCs w:val="24"/>
        </w:rPr>
        <w:instrText xml:space="preserve">ADDIN Mendeley Bibliography CSL_BIBLIOGRAPHY </w:instrText>
      </w:r>
      <w:r w:rsidRPr="00B1424C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F46997" w:rsidRPr="00B1424C">
        <w:rPr>
          <w:rFonts w:ascii="Times New Roman" w:hAnsi="Times New Roman" w:cs="Times New Roman"/>
          <w:noProof/>
          <w:sz w:val="24"/>
          <w:szCs w:val="24"/>
          <w:cs/>
        </w:rPr>
        <w:t>1</w:t>
      </w:r>
      <w:r w:rsidR="00F46997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The Global Diabetes Community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Foot checks for diabetes 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homepage </w:t>
      </w:r>
      <w:r w:rsidR="00F4699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F56FF6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2295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F46997" w:rsidRPr="00B1424C">
        <w:rPr>
          <w:rFonts w:ascii="Times New Roman" w:hAnsi="Times New Roman" w:cs="Times New Roman"/>
          <w:color w:val="000000" w:themeColor="text1"/>
          <w:sz w:val="24"/>
          <w:szCs w:val="24"/>
        </w:rPr>
        <w:t>nt</w:t>
      </w:r>
      <w:r w:rsidR="00F46997" w:rsidRPr="00B1424C">
        <w:rPr>
          <w:rFonts w:ascii="Times New Roman" w:hAnsi="Times New Roman" w:cs="Times New Roman"/>
          <w:sz w:val="24"/>
          <w:szCs w:val="24"/>
        </w:rPr>
        <w:t>erne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1424C">
        <w:rPr>
          <w:rFonts w:ascii="Times New Roman" w:hAnsi="Times New Roman" w:cs="Times New Roman"/>
          <w:sz w:val="24"/>
          <w:szCs w:val="24"/>
        </w:rPr>
        <w:t>Coventry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 xml:space="preserve">Diabetes Digital Media Ltd; 2019 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1424C">
        <w:rPr>
          <w:rFonts w:ascii="Times New Roman" w:hAnsi="Times New Roman" w:cs="Times New Roman"/>
          <w:sz w:val="24"/>
          <w:szCs w:val="24"/>
        </w:rPr>
        <w:t>cited 2020 May 7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1424C">
        <w:rPr>
          <w:rFonts w:ascii="Times New Roman" w:hAnsi="Times New Roman" w:cs="Times New Roman"/>
          <w:sz w:val="24"/>
          <w:szCs w:val="24"/>
        </w:rPr>
        <w:t>Available from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http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://</w:t>
      </w:r>
      <w:r w:rsidR="00F46997" w:rsidRPr="00B1424C">
        <w:rPr>
          <w:rFonts w:ascii="Times New Roman" w:hAnsi="Times New Roman" w:cs="Times New Roman"/>
          <w:sz w:val="24"/>
          <w:szCs w:val="24"/>
        </w:rPr>
        <w:t>www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diabete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co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uk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1424C">
        <w:rPr>
          <w:rFonts w:ascii="Times New Roman" w:hAnsi="Times New Roman" w:cs="Times New Roman"/>
          <w:sz w:val="24"/>
          <w:szCs w:val="24"/>
        </w:rPr>
        <w:t>foo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care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1424C">
        <w:rPr>
          <w:rFonts w:ascii="Times New Roman" w:hAnsi="Times New Roman" w:cs="Times New Roman"/>
          <w:sz w:val="24"/>
          <w:szCs w:val="24"/>
        </w:rPr>
        <w:t>foo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check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html</w:t>
      </w:r>
    </w:p>
    <w:p w14:paraId="02D2EC8A" w14:textId="6A34B9E4" w:rsidR="00F46997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2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Yang A, Yan F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Flexible electrochemical biosensors for health monitoring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ACS Appl Electron Mater 2021;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5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67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0619FF9D" w14:textId="5FF8AAFD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3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Waltzman SB, Shapiro WH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Cochlear implants in adult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In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Valente M, Hosfond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Dunn H, Roeser RJ, editors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Audiology treatment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2nd ed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1424C">
        <w:rPr>
          <w:rFonts w:ascii="Times New Roman" w:hAnsi="Times New Roman" w:cs="Times New Roman"/>
          <w:sz w:val="24"/>
          <w:szCs w:val="24"/>
        </w:rPr>
        <w:t>New York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1424C">
        <w:rPr>
          <w:rFonts w:ascii="Times New Roman" w:hAnsi="Times New Roman" w:cs="Times New Roman"/>
          <w:sz w:val="24"/>
          <w:szCs w:val="24"/>
        </w:rPr>
        <w:t>Thieme; 2008;p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1424C">
        <w:rPr>
          <w:rFonts w:ascii="Times New Roman" w:hAnsi="Times New Roman" w:cs="Times New Roman"/>
          <w:sz w:val="24"/>
          <w:szCs w:val="24"/>
        </w:rPr>
        <w:t>361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1424C">
        <w:rPr>
          <w:rFonts w:ascii="Times New Roman" w:hAnsi="Times New Roman" w:cs="Times New Roman"/>
          <w:sz w:val="24"/>
          <w:szCs w:val="24"/>
        </w:rPr>
        <w:t>9</w:t>
      </w:r>
      <w:r w:rsidR="00F46997" w:rsidRPr="00B1424C">
        <w:rPr>
          <w:rFonts w:ascii="Times New Roman" w:hAnsi="Times New Roman" w:cs="Angsana New"/>
          <w:sz w:val="24"/>
          <w:szCs w:val="24"/>
          <w:cs/>
        </w:rPr>
        <w:t>.</w:t>
      </w:r>
    </w:p>
    <w:p w14:paraId="2E6FEBAC" w14:textId="08954CE9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4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Wu X, Cao M, Hu C, He X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Sonochemical synthesis of Prussian blue nanocubes from a singl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Pr="00B1424C">
        <w:rPr>
          <w:rFonts w:ascii="Times New Roman" w:hAnsi="Times New Roman" w:cs="Times New Roman"/>
          <w:noProof/>
          <w:sz w:val="24"/>
          <w:szCs w:val="24"/>
        </w:rPr>
        <w:t>source precursor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Cryst Growth Des 2006;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2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8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6B103D2" w14:textId="0AFF4FA2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5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Zhang M, Hou C, Halder A, Ulstrup J, Chi Q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Interlocked graphen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Prussian blue hybrid composites enable multifunctional electrochemical applications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Biosens Bioelectron</w:t>
      </w:r>
      <w:r w:rsidRPr="00B1424C">
        <w:rPr>
          <w:rFonts w:ascii="Times New Roman" w:hAnsi="Times New Roman" w:hint="cs"/>
          <w:noProof/>
          <w:sz w:val="24"/>
          <w:szCs w:val="24"/>
          <w:cs/>
        </w:rPr>
        <w:t xml:space="preserve">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2017;89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570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B1424C">
        <w:rPr>
          <w:rFonts w:ascii="Times New Roman" w:hAnsi="Times New Roman" w:cs="Times New Roman"/>
          <w:noProof/>
          <w:sz w:val="24"/>
          <w:szCs w:val="24"/>
        </w:rPr>
        <w:t>7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FEC5D11" w14:textId="196610E9" w:rsidR="008D15FD" w:rsidRPr="00B1424C" w:rsidRDefault="008D15FD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6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Keihan AH, Ramezani Karimi R, Sajjadi S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 xml:space="preserve">Wide dynamic range and ultrasensitive </w:t>
      </w:r>
      <w:r w:rsidRPr="00B1424C">
        <w:rPr>
          <w:rFonts w:ascii="Times New Roman" w:hAnsi="Times New Roman" w:cs="Times New Roman"/>
          <w:noProof/>
          <w:sz w:val="24"/>
          <w:szCs w:val="24"/>
        </w:rPr>
        <w:lastRenderedPageBreak/>
        <w:t>detection of hydrogen peroxide based on beneficial role of gold nanoparticles on the electrochemical properties of prussian blue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B1424C">
        <w:rPr>
          <w:rFonts w:ascii="Times New Roman" w:hAnsi="Times New Roman" w:cs="Times New Roman"/>
          <w:noProof/>
          <w:sz w:val="24"/>
          <w:szCs w:val="24"/>
        </w:rPr>
        <w:t>J Electroanal Chem 2020;862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B1424C">
        <w:rPr>
          <w:rFonts w:ascii="Times New Roman" w:hAnsi="Times New Roman" w:cs="Times New Roman"/>
          <w:noProof/>
          <w:sz w:val="24"/>
          <w:szCs w:val="24"/>
        </w:rPr>
        <w:t>114001</w:t>
      </w:r>
      <w:r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69922F94" w14:textId="4E6393EF" w:rsidR="00AE5BDE" w:rsidRPr="00B1424C" w:rsidRDefault="00F649DE" w:rsidP="00B1424C">
      <w:pPr>
        <w:widowControl w:val="0"/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b/>
          <w:bCs/>
          <w:sz w:val="24"/>
          <w:szCs w:val="24"/>
        </w:rPr>
      </w:pPr>
      <w:r w:rsidRPr="00B1424C">
        <w:rPr>
          <w:rFonts w:ascii="Times New Roman" w:hAnsi="Times New Roman" w:cs="Times New Roman"/>
          <w:noProof/>
          <w:sz w:val="24"/>
          <w:szCs w:val="24"/>
        </w:rPr>
        <w:t>7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Karyakin AA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Prussian blue and its analogues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: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electrochemistry and analytical applications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Electroanalysis 2001;13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831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="008D15FD" w:rsidRPr="00B1424C">
        <w:rPr>
          <w:rFonts w:ascii="Times New Roman" w:hAnsi="Times New Roman" w:cs="Times New Roman"/>
          <w:noProof/>
          <w:sz w:val="24"/>
          <w:szCs w:val="24"/>
        </w:rPr>
        <w:t>5</w:t>
      </w:r>
      <w:r w:rsidR="008D15FD" w:rsidRPr="00B1424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B1424C">
        <w:rPr>
          <w:rFonts w:ascii="Times New Roman" w:hAnsi="Times New Roman"/>
          <w:b/>
          <w:bCs/>
          <w:sz w:val="24"/>
          <w:szCs w:val="24"/>
        </w:rPr>
        <w:fldChar w:fldCharType="end"/>
      </w:r>
    </w:p>
    <w:sectPr w:rsidR="00AE5BDE" w:rsidRPr="00B1424C" w:rsidSect="00B1424C">
      <w:headerReference w:type="default" r:id="rId9"/>
      <w:footerReference w:type="default" r:id="rId10"/>
      <w:pgSz w:w="11906" w:h="16838" w:code="9"/>
      <w:pgMar w:top="1440" w:right="1440" w:bottom="1440" w:left="1440" w:header="720" w:footer="720" w:gutter="0"/>
      <w:lnNumType w:countBy="1" w:restart="newSectio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A5A6D5" w14:textId="77777777" w:rsidR="008306E7" w:rsidRDefault="008306E7">
      <w:pPr>
        <w:spacing w:after="0" w:line="240" w:lineRule="auto"/>
      </w:pPr>
      <w:r>
        <w:separator/>
      </w:r>
    </w:p>
  </w:endnote>
  <w:endnote w:type="continuationSeparator" w:id="0">
    <w:p w14:paraId="536551D6" w14:textId="77777777" w:rsidR="008306E7" w:rsidRDefault="008306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732ADD" w14:textId="4CFCCAB8" w:rsidR="00994C6C" w:rsidRPr="00593769" w:rsidRDefault="00994C6C" w:rsidP="00360AAE">
    <w:pPr>
      <w:pStyle w:val="a8"/>
      <w:tabs>
        <w:tab w:val="clear" w:pos="4680"/>
        <w:tab w:val="clear" w:pos="9360"/>
      </w:tabs>
      <w:jc w:val="center"/>
      <w:rPr>
        <w:caps/>
        <w:noProof/>
      </w:rPr>
    </w:pPr>
    <w:r w:rsidRPr="00593769">
      <w:rPr>
        <w:caps/>
      </w:rPr>
      <w:fldChar w:fldCharType="begin"/>
    </w:r>
    <w:r w:rsidRPr="00593769">
      <w:rPr>
        <w:caps/>
      </w:rPr>
      <w:instrText xml:space="preserve"> PAGE   \</w:instrText>
    </w:r>
    <w:r w:rsidRPr="00593769">
      <w:rPr>
        <w:rFonts w:cs="Angsana New"/>
        <w:caps/>
        <w:szCs w:val="22"/>
        <w:cs/>
      </w:rPr>
      <w:instrText xml:space="preserve">* </w:instrText>
    </w:r>
    <w:r w:rsidRPr="00593769">
      <w:rPr>
        <w:caps/>
      </w:rPr>
      <w:instrText xml:space="preserve">MERGEFORMAT </w:instrText>
    </w:r>
    <w:r w:rsidRPr="00593769">
      <w:rPr>
        <w:caps/>
      </w:rPr>
      <w:fldChar w:fldCharType="separate"/>
    </w:r>
    <w:r w:rsidR="00DC46B9">
      <w:rPr>
        <w:caps/>
        <w:noProof/>
      </w:rPr>
      <w:t>2</w:t>
    </w:r>
    <w:r w:rsidRPr="00593769">
      <w:rPr>
        <w:caps/>
        <w:noProof/>
      </w:rPr>
      <w:fldChar w:fldCharType="end"/>
    </w:r>
  </w:p>
  <w:p w14:paraId="71402777" w14:textId="77777777" w:rsidR="00994C6C" w:rsidRDefault="00994C6C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B6A4AC" w14:textId="77777777" w:rsidR="008306E7" w:rsidRDefault="008306E7">
      <w:pPr>
        <w:spacing w:after="0" w:line="240" w:lineRule="auto"/>
      </w:pPr>
      <w:r>
        <w:separator/>
      </w:r>
    </w:p>
  </w:footnote>
  <w:footnote w:type="continuationSeparator" w:id="0">
    <w:p w14:paraId="6BFBEE29" w14:textId="77777777" w:rsidR="008306E7" w:rsidRDefault="008306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EA58D9" w14:textId="77777777" w:rsidR="00B1424C" w:rsidRDefault="00B1424C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eastAsia="Times New Roman" w:hAnsi="Times New Roman" w:cs="Times New Roman"/>
        <w:color w:val="000000" w:themeColor="text1"/>
        <w:szCs w:val="22"/>
      </w:rPr>
    </w:pPr>
  </w:p>
  <w:p w14:paraId="75150512" w14:textId="77777777" w:rsidR="00B1424C" w:rsidRDefault="00B1424C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eastAsia="Times New Roman" w:hAnsi="Times New Roman" w:cs="Times New Roman"/>
        <w:color w:val="000000" w:themeColor="text1"/>
        <w:szCs w:val="22"/>
      </w:rPr>
    </w:pPr>
  </w:p>
  <w:p w14:paraId="5D48900F" w14:textId="0F8B4893" w:rsidR="000E120E" w:rsidRPr="00100EF2" w:rsidRDefault="000F4458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hAnsi="Times New Roman" w:cs="Times New Roman"/>
        <w:noProof/>
        <w:color w:val="000000"/>
      </w:rPr>
    </w:pPr>
    <w:r>
      <w:rPr>
        <w:rFonts w:ascii="Times New Roman" w:eastAsia="Times New Roman" w:hAnsi="Times New Roman" w:cs="Times New Roman"/>
        <w:color w:val="000000" w:themeColor="text1"/>
        <w:szCs w:val="22"/>
      </w:rPr>
      <w:t>5</w:t>
    </w:r>
    <w:r>
      <w:rPr>
        <w:rFonts w:ascii="Times New Roman" w:eastAsia="Times New Roman" w:hAnsi="Times New Roman" w:cs="Times New Roman"/>
        <w:color w:val="000000" w:themeColor="text1"/>
        <w:szCs w:val="22"/>
        <w:vertAlign w:val="superscript"/>
      </w:rPr>
      <w:t>th</w:t>
    </w:r>
    <w:r w:rsidR="000E120E" w:rsidRPr="00DE0B4A">
      <w:rPr>
        <w:rFonts w:ascii="Times New Roman" w:eastAsia="Times New Roman" w:hAnsi="Times New Roman" w:cs="Times New Roman"/>
        <w:color w:val="000000" w:themeColor="text1"/>
        <w:szCs w:val="22"/>
      </w:rPr>
      <w:t xml:space="preserve"> Annual Health </w:t>
    </w:r>
    <w:r w:rsidR="000E120E" w:rsidRPr="0024307C">
      <w:rPr>
        <w:rFonts w:ascii="Times New Roman" w:eastAsia="Times New Roman" w:hAnsi="Times New Roman" w:cs="Times New Roman"/>
        <w:color w:val="000000"/>
        <w:szCs w:val="22"/>
      </w:rPr>
      <w:t>Research International Conference 202</w:t>
    </w:r>
    <w:r>
      <w:rPr>
        <w:rFonts w:ascii="Times New Roman" w:eastAsia="Times New Roman" w:hAnsi="Times New Roman" w:cs="Times New Roman"/>
        <w:color w:val="000000"/>
        <w:szCs w:val="22"/>
      </w:rPr>
      <w:t>6</w:t>
    </w:r>
    <w:r w:rsidR="000E120E">
      <w:rPr>
        <w:rFonts w:ascii="Times New Roman" w:eastAsia="Times New Roman" w:hAnsi="Times New Roman" w:cs="Times New Roman"/>
        <w:color w:val="000000"/>
        <w:sz w:val="20"/>
        <w:szCs w:val="20"/>
      </w:rPr>
      <w:tab/>
    </w:r>
    <w:r w:rsidR="000E120E" w:rsidRPr="00C0287F">
      <w:rPr>
        <w:rFonts w:ascii="Times New Roman" w:eastAsia="Times New Roman" w:hAnsi="Times New Roman" w:cs="Times New Roman"/>
        <w:color w:val="000000"/>
        <w:szCs w:val="22"/>
      </w:rPr>
      <w:t>August</w:t>
    </w:r>
    <w:r>
      <w:rPr>
        <w:rFonts w:ascii="Times New Roman" w:eastAsia="Times New Roman" w:hAnsi="Times New Roman" w:cs="Times New Roman"/>
        <w:color w:val="000000"/>
        <w:szCs w:val="22"/>
      </w:rPr>
      <w:t xml:space="preserve"> 6</w:t>
    </w:r>
    <w:r>
      <w:rPr>
        <w:rFonts w:ascii="Times New Roman" w:eastAsia="Times New Roman" w:hAnsi="Times New Roman"/>
        <w:color w:val="000000"/>
        <w:szCs w:val="22"/>
      </w:rPr>
      <w:t>,</w:t>
    </w:r>
    <w:r w:rsidR="000E120E" w:rsidRPr="00C0287F">
      <w:rPr>
        <w:rFonts w:ascii="Times New Roman" w:eastAsia="Times New Roman" w:hAnsi="Times New Roman" w:cs="Times New Roman"/>
        <w:color w:val="000000"/>
        <w:szCs w:val="22"/>
      </w:rPr>
      <w:t xml:space="preserve"> 202</w:t>
    </w:r>
    <w:r w:rsidR="008B2BF9">
      <w:rPr>
        <w:rFonts w:ascii="Times New Roman" w:eastAsia="Times New Roman" w:hAnsi="Times New Roman" w:cs="Times New Roman"/>
        <w:color w:val="000000"/>
        <w:szCs w:val="22"/>
      </w:rPr>
      <w:t>6</w:t>
    </w:r>
  </w:p>
  <w:p w14:paraId="3A3BE50A" w14:textId="77777777" w:rsidR="000E120E" w:rsidRDefault="000E120E">
    <w:pPr>
      <w:pStyle w:val="a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0217A2"/>
    <w:multiLevelType w:val="hybridMultilevel"/>
    <w:tmpl w:val="64A818F2"/>
    <w:lvl w:ilvl="0" w:tplc="964A1F92">
      <w:start w:val="3"/>
      <w:numFmt w:val="bullet"/>
      <w:lvlText w:val="-"/>
      <w:lvlJc w:val="left"/>
      <w:pPr>
        <w:ind w:left="25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" w15:restartNumberingAfterBreak="0">
    <w:nsid w:val="14442467"/>
    <w:multiLevelType w:val="hybridMultilevel"/>
    <w:tmpl w:val="64BAC824"/>
    <w:lvl w:ilvl="0" w:tplc="EB781946">
      <w:start w:val="1"/>
      <w:numFmt w:val="upperRoman"/>
      <w:lvlText w:val="TABLE %1."/>
      <w:lvlJc w:val="left"/>
      <w:pPr>
        <w:ind w:left="54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6184" w:hanging="360"/>
      </w:pPr>
    </w:lvl>
    <w:lvl w:ilvl="2" w:tplc="0409001B" w:tentative="1">
      <w:start w:val="1"/>
      <w:numFmt w:val="lowerRoman"/>
      <w:lvlText w:val="%3."/>
      <w:lvlJc w:val="right"/>
      <w:pPr>
        <w:ind w:left="6904" w:hanging="180"/>
      </w:pPr>
    </w:lvl>
    <w:lvl w:ilvl="3" w:tplc="0409000F" w:tentative="1">
      <w:start w:val="1"/>
      <w:numFmt w:val="decimal"/>
      <w:lvlText w:val="%4."/>
      <w:lvlJc w:val="left"/>
      <w:pPr>
        <w:ind w:left="7624" w:hanging="360"/>
      </w:pPr>
    </w:lvl>
    <w:lvl w:ilvl="4" w:tplc="04090019" w:tentative="1">
      <w:start w:val="1"/>
      <w:numFmt w:val="lowerLetter"/>
      <w:lvlText w:val="%5."/>
      <w:lvlJc w:val="left"/>
      <w:pPr>
        <w:ind w:left="8344" w:hanging="360"/>
      </w:pPr>
    </w:lvl>
    <w:lvl w:ilvl="5" w:tplc="0409001B" w:tentative="1">
      <w:start w:val="1"/>
      <w:numFmt w:val="lowerRoman"/>
      <w:lvlText w:val="%6."/>
      <w:lvlJc w:val="right"/>
      <w:pPr>
        <w:ind w:left="9064" w:hanging="180"/>
      </w:pPr>
    </w:lvl>
    <w:lvl w:ilvl="6" w:tplc="0409000F" w:tentative="1">
      <w:start w:val="1"/>
      <w:numFmt w:val="decimal"/>
      <w:lvlText w:val="%7."/>
      <w:lvlJc w:val="left"/>
      <w:pPr>
        <w:ind w:left="9784" w:hanging="360"/>
      </w:pPr>
    </w:lvl>
    <w:lvl w:ilvl="7" w:tplc="04090019" w:tentative="1">
      <w:start w:val="1"/>
      <w:numFmt w:val="lowerLetter"/>
      <w:lvlText w:val="%8."/>
      <w:lvlJc w:val="left"/>
      <w:pPr>
        <w:ind w:left="10504" w:hanging="360"/>
      </w:pPr>
    </w:lvl>
    <w:lvl w:ilvl="8" w:tplc="0409001B" w:tentative="1">
      <w:start w:val="1"/>
      <w:numFmt w:val="lowerRoman"/>
      <w:lvlText w:val="%9."/>
      <w:lvlJc w:val="right"/>
      <w:pPr>
        <w:ind w:left="11224" w:hanging="180"/>
      </w:pPr>
    </w:lvl>
  </w:abstractNum>
  <w:abstractNum w:abstractNumId="2" w15:restartNumberingAfterBreak="0">
    <w:nsid w:val="756D1BB0"/>
    <w:multiLevelType w:val="hybridMultilevel"/>
    <w:tmpl w:val="6B369672"/>
    <w:lvl w:ilvl="0" w:tplc="027828B2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7BE43F9F"/>
    <w:multiLevelType w:val="hybridMultilevel"/>
    <w:tmpl w:val="9B30FD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F6C21F6"/>
    <w:multiLevelType w:val="hybridMultilevel"/>
    <w:tmpl w:val="87E4B996"/>
    <w:lvl w:ilvl="0" w:tplc="6E3ED98C">
      <w:start w:val="4"/>
      <w:numFmt w:val="decimal"/>
      <w:lvlText w:val="%1."/>
      <w:lvlJc w:val="left"/>
      <w:pPr>
        <w:ind w:left="23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6" w:hanging="360"/>
      </w:pPr>
    </w:lvl>
    <w:lvl w:ilvl="2" w:tplc="0409001B" w:tentative="1">
      <w:start w:val="1"/>
      <w:numFmt w:val="lowerRoman"/>
      <w:lvlText w:val="%3."/>
      <w:lvlJc w:val="right"/>
      <w:pPr>
        <w:ind w:left="3786" w:hanging="180"/>
      </w:pPr>
    </w:lvl>
    <w:lvl w:ilvl="3" w:tplc="0409000F" w:tentative="1">
      <w:start w:val="1"/>
      <w:numFmt w:val="decimal"/>
      <w:lvlText w:val="%4."/>
      <w:lvlJc w:val="left"/>
      <w:pPr>
        <w:ind w:left="4506" w:hanging="360"/>
      </w:pPr>
    </w:lvl>
    <w:lvl w:ilvl="4" w:tplc="04090019" w:tentative="1">
      <w:start w:val="1"/>
      <w:numFmt w:val="lowerLetter"/>
      <w:lvlText w:val="%5."/>
      <w:lvlJc w:val="left"/>
      <w:pPr>
        <w:ind w:left="5226" w:hanging="360"/>
      </w:pPr>
    </w:lvl>
    <w:lvl w:ilvl="5" w:tplc="0409001B" w:tentative="1">
      <w:start w:val="1"/>
      <w:numFmt w:val="lowerRoman"/>
      <w:lvlText w:val="%6."/>
      <w:lvlJc w:val="right"/>
      <w:pPr>
        <w:ind w:left="5946" w:hanging="180"/>
      </w:pPr>
    </w:lvl>
    <w:lvl w:ilvl="6" w:tplc="0409000F" w:tentative="1">
      <w:start w:val="1"/>
      <w:numFmt w:val="decimal"/>
      <w:lvlText w:val="%7."/>
      <w:lvlJc w:val="left"/>
      <w:pPr>
        <w:ind w:left="6666" w:hanging="360"/>
      </w:pPr>
    </w:lvl>
    <w:lvl w:ilvl="7" w:tplc="04090019" w:tentative="1">
      <w:start w:val="1"/>
      <w:numFmt w:val="lowerLetter"/>
      <w:lvlText w:val="%8."/>
      <w:lvlJc w:val="left"/>
      <w:pPr>
        <w:ind w:left="7386" w:hanging="360"/>
      </w:pPr>
    </w:lvl>
    <w:lvl w:ilvl="8" w:tplc="0409001B" w:tentative="1">
      <w:start w:val="1"/>
      <w:numFmt w:val="lowerRoman"/>
      <w:lvlText w:val="%9."/>
      <w:lvlJc w:val="right"/>
      <w:pPr>
        <w:ind w:left="8106" w:hanging="180"/>
      </w:pPr>
    </w:lvl>
  </w:abstractNum>
  <w:num w:numId="1" w16cid:durableId="1748917466">
    <w:abstractNumId w:val="1"/>
  </w:num>
  <w:num w:numId="2" w16cid:durableId="1851943175">
    <w:abstractNumId w:val="3"/>
  </w:num>
  <w:num w:numId="3" w16cid:durableId="787553901">
    <w:abstractNumId w:val="2"/>
  </w:num>
  <w:num w:numId="4" w16cid:durableId="1870143266">
    <w:abstractNumId w:val="0"/>
  </w:num>
  <w:num w:numId="5" w16cid:durableId="56780475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0DFC"/>
    <w:rsid w:val="000515E6"/>
    <w:rsid w:val="000E120E"/>
    <w:rsid w:val="000F0849"/>
    <w:rsid w:val="000F3B35"/>
    <w:rsid w:val="000F4458"/>
    <w:rsid w:val="000F6B26"/>
    <w:rsid w:val="00125AD9"/>
    <w:rsid w:val="001671C7"/>
    <w:rsid w:val="001B6EBA"/>
    <w:rsid w:val="00200E02"/>
    <w:rsid w:val="0022023B"/>
    <w:rsid w:val="00241617"/>
    <w:rsid w:val="00275E99"/>
    <w:rsid w:val="00304EE5"/>
    <w:rsid w:val="003152F1"/>
    <w:rsid w:val="003442E9"/>
    <w:rsid w:val="0036089F"/>
    <w:rsid w:val="00360AAE"/>
    <w:rsid w:val="00370DFC"/>
    <w:rsid w:val="003E4864"/>
    <w:rsid w:val="003F5570"/>
    <w:rsid w:val="00415708"/>
    <w:rsid w:val="00431608"/>
    <w:rsid w:val="00445FE4"/>
    <w:rsid w:val="004876AD"/>
    <w:rsid w:val="004E2E3A"/>
    <w:rsid w:val="004F0427"/>
    <w:rsid w:val="00503798"/>
    <w:rsid w:val="00505B89"/>
    <w:rsid w:val="00552A33"/>
    <w:rsid w:val="00573DC1"/>
    <w:rsid w:val="005816F8"/>
    <w:rsid w:val="005909EA"/>
    <w:rsid w:val="00591D51"/>
    <w:rsid w:val="005A0DE3"/>
    <w:rsid w:val="005A1A60"/>
    <w:rsid w:val="006215DF"/>
    <w:rsid w:val="00627556"/>
    <w:rsid w:val="006B1BC3"/>
    <w:rsid w:val="0072604F"/>
    <w:rsid w:val="007959DC"/>
    <w:rsid w:val="007F35DA"/>
    <w:rsid w:val="007F4478"/>
    <w:rsid w:val="00800CF5"/>
    <w:rsid w:val="008145EE"/>
    <w:rsid w:val="00822957"/>
    <w:rsid w:val="008306E7"/>
    <w:rsid w:val="008310ED"/>
    <w:rsid w:val="00867C6C"/>
    <w:rsid w:val="00875835"/>
    <w:rsid w:val="008A158E"/>
    <w:rsid w:val="008B26B2"/>
    <w:rsid w:val="008B2BF9"/>
    <w:rsid w:val="008D0FC1"/>
    <w:rsid w:val="008D15FD"/>
    <w:rsid w:val="00942343"/>
    <w:rsid w:val="009450C2"/>
    <w:rsid w:val="00957D75"/>
    <w:rsid w:val="009671B7"/>
    <w:rsid w:val="00994C6C"/>
    <w:rsid w:val="009A7E1D"/>
    <w:rsid w:val="00A35F91"/>
    <w:rsid w:val="00A66B63"/>
    <w:rsid w:val="00A82131"/>
    <w:rsid w:val="00AB3149"/>
    <w:rsid w:val="00AE4AB5"/>
    <w:rsid w:val="00AE5BDE"/>
    <w:rsid w:val="00B01ED0"/>
    <w:rsid w:val="00B05332"/>
    <w:rsid w:val="00B116C1"/>
    <w:rsid w:val="00B1424C"/>
    <w:rsid w:val="00B27998"/>
    <w:rsid w:val="00B27CCB"/>
    <w:rsid w:val="00B53645"/>
    <w:rsid w:val="00B971DC"/>
    <w:rsid w:val="00B977E9"/>
    <w:rsid w:val="00BF4BAE"/>
    <w:rsid w:val="00BF6714"/>
    <w:rsid w:val="00C10C2B"/>
    <w:rsid w:val="00C316FC"/>
    <w:rsid w:val="00C31AD4"/>
    <w:rsid w:val="00C44474"/>
    <w:rsid w:val="00C64B21"/>
    <w:rsid w:val="00C672A3"/>
    <w:rsid w:val="00C76BEF"/>
    <w:rsid w:val="00CC1D2C"/>
    <w:rsid w:val="00D0275E"/>
    <w:rsid w:val="00D44550"/>
    <w:rsid w:val="00D7207E"/>
    <w:rsid w:val="00D91722"/>
    <w:rsid w:val="00DB0E9F"/>
    <w:rsid w:val="00DB1C8F"/>
    <w:rsid w:val="00DC46B9"/>
    <w:rsid w:val="00DF0100"/>
    <w:rsid w:val="00E17C9D"/>
    <w:rsid w:val="00E24233"/>
    <w:rsid w:val="00E62ED9"/>
    <w:rsid w:val="00E92322"/>
    <w:rsid w:val="00E92444"/>
    <w:rsid w:val="00EB5538"/>
    <w:rsid w:val="00EC5783"/>
    <w:rsid w:val="00ED2530"/>
    <w:rsid w:val="00F01772"/>
    <w:rsid w:val="00F10751"/>
    <w:rsid w:val="00F1501B"/>
    <w:rsid w:val="00F439F4"/>
    <w:rsid w:val="00F46997"/>
    <w:rsid w:val="00F54992"/>
    <w:rsid w:val="00F56FF6"/>
    <w:rsid w:val="00F649DE"/>
    <w:rsid w:val="00FC1CDD"/>
    <w:rsid w:val="00FE25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D357447"/>
  <w15:docId w15:val="{5A290A6D-710C-1240-BBEB-8286FC3665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numbering" w:customStyle="1" w:styleId="NoList1">
    <w:name w:val="No List1"/>
    <w:next w:val="a2"/>
    <w:uiPriority w:val="99"/>
    <w:semiHidden/>
    <w:unhideWhenUsed/>
    <w:rsid w:val="007959DC"/>
  </w:style>
  <w:style w:type="paragraph" w:styleId="a3">
    <w:name w:val="Normal (Web)"/>
    <w:basedOn w:val="a"/>
    <w:uiPriority w:val="99"/>
    <w:semiHidden/>
    <w:unhideWhenUsed/>
    <w:rsid w:val="007959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Strong"/>
    <w:basedOn w:val="a0"/>
    <w:uiPriority w:val="22"/>
    <w:qFormat/>
    <w:rsid w:val="007959DC"/>
    <w:rPr>
      <w:b/>
      <w:bCs/>
    </w:rPr>
  </w:style>
  <w:style w:type="character" w:styleId="a5">
    <w:name w:val="Emphasis"/>
    <w:basedOn w:val="a0"/>
    <w:uiPriority w:val="20"/>
    <w:qFormat/>
    <w:rsid w:val="007959DC"/>
    <w:rPr>
      <w:i/>
      <w:iCs/>
    </w:rPr>
  </w:style>
  <w:style w:type="paragraph" w:styleId="a6">
    <w:name w:val="header"/>
    <w:basedOn w:val="a"/>
    <w:link w:val="a7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7">
    <w:name w:val="หัวกระดาษ อักขระ"/>
    <w:basedOn w:val="a0"/>
    <w:link w:val="a6"/>
    <w:uiPriority w:val="99"/>
    <w:rsid w:val="007959DC"/>
  </w:style>
  <w:style w:type="paragraph" w:styleId="a8">
    <w:name w:val="footer"/>
    <w:basedOn w:val="a"/>
    <w:link w:val="a9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9">
    <w:name w:val="ท้ายกระดาษ อักขระ"/>
    <w:basedOn w:val="a0"/>
    <w:link w:val="a8"/>
    <w:uiPriority w:val="99"/>
    <w:rsid w:val="007959DC"/>
  </w:style>
  <w:style w:type="character" w:styleId="aa">
    <w:name w:val="annotation reference"/>
    <w:uiPriority w:val="99"/>
    <w:semiHidden/>
    <w:unhideWhenUsed/>
    <w:rsid w:val="007959DC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7959DC"/>
    <w:pPr>
      <w:suppressAutoHyphens/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eastAsia="zh-CN" w:bidi="ar-SA"/>
    </w:rPr>
  </w:style>
  <w:style w:type="character" w:customStyle="1" w:styleId="ac">
    <w:name w:val="ข้อความข้อคิดเห็น อักขระ"/>
    <w:basedOn w:val="a0"/>
    <w:link w:val="ab"/>
    <w:uiPriority w:val="99"/>
    <w:semiHidden/>
    <w:rsid w:val="007959DC"/>
    <w:rPr>
      <w:rFonts w:ascii="Times New Roman" w:eastAsia="SimSun" w:hAnsi="Times New Roman" w:cs="Times New Roman"/>
      <w:sz w:val="20"/>
      <w:szCs w:val="20"/>
      <w:lang w:eastAsia="zh-CN" w:bidi="ar-SA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7959DC"/>
    <w:pPr>
      <w:suppressAutoHyphens w:val="0"/>
      <w:spacing w:after="160"/>
      <w:jc w:val="left"/>
    </w:pPr>
    <w:rPr>
      <w:rFonts w:asciiTheme="minorHAnsi" w:eastAsiaTheme="minorHAnsi" w:hAnsiTheme="minorHAnsi" w:cstheme="minorBidi"/>
      <w:b/>
      <w:bCs/>
      <w:szCs w:val="25"/>
      <w:lang w:eastAsia="en-US" w:bidi="th-TH"/>
    </w:rPr>
  </w:style>
  <w:style w:type="character" w:customStyle="1" w:styleId="ae">
    <w:name w:val="ชื่อเรื่องของข้อคิดเห็น อักขระ"/>
    <w:basedOn w:val="ac"/>
    <w:link w:val="ad"/>
    <w:uiPriority w:val="99"/>
    <w:semiHidden/>
    <w:rsid w:val="007959DC"/>
    <w:rPr>
      <w:rFonts w:ascii="Times New Roman" w:eastAsia="SimSun" w:hAnsi="Times New Roman" w:cs="Times New Roman"/>
      <w:b/>
      <w:bCs/>
      <w:sz w:val="20"/>
      <w:szCs w:val="25"/>
      <w:lang w:eastAsia="zh-CN" w:bidi="ar-SA"/>
    </w:rPr>
  </w:style>
  <w:style w:type="character" w:styleId="af">
    <w:name w:val="line number"/>
    <w:basedOn w:val="a0"/>
    <w:uiPriority w:val="99"/>
    <w:semiHidden/>
    <w:unhideWhenUsed/>
    <w:rsid w:val="0022023B"/>
  </w:style>
  <w:style w:type="paragraph" w:styleId="af0">
    <w:name w:val="Balloon Text"/>
    <w:basedOn w:val="a"/>
    <w:link w:val="af1"/>
    <w:uiPriority w:val="99"/>
    <w:semiHidden/>
    <w:unhideWhenUsed/>
    <w:rsid w:val="00DB0E9F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f1">
    <w:name w:val="ข้อความบอลลูน อักขระ"/>
    <w:basedOn w:val="a0"/>
    <w:link w:val="af0"/>
    <w:uiPriority w:val="99"/>
    <w:semiHidden/>
    <w:rsid w:val="00DB0E9F"/>
    <w:rPr>
      <w:rFonts w:ascii="Tahoma" w:hAnsi="Tahoma" w:cs="Angsana New"/>
      <w:sz w:val="16"/>
      <w:szCs w:val="20"/>
    </w:rPr>
  </w:style>
  <w:style w:type="paragraph" w:styleId="af2">
    <w:name w:val="Revision"/>
    <w:hidden/>
    <w:uiPriority w:val="99"/>
    <w:semiHidden/>
    <w:rsid w:val="00DB0E9F"/>
    <w:pPr>
      <w:spacing w:after="0" w:line="240" w:lineRule="auto"/>
    </w:pPr>
  </w:style>
  <w:style w:type="paragraph" w:styleId="af3">
    <w:name w:val="List Paragraph"/>
    <w:basedOn w:val="a"/>
    <w:uiPriority w:val="34"/>
    <w:qFormat/>
    <w:rsid w:val="00B27CCB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136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078A031-269A-7B44-BF89-C352B3477A67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3465</Words>
  <Characters>19755</Characters>
  <Application>Microsoft Office Word</Application>
  <DocSecurity>0</DocSecurity>
  <Lines>164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ll</dc:creator>
  <cp:lastModifiedBy>Panupong Kreanual (ภานุพงษ์ เครานวล)</cp:lastModifiedBy>
  <cp:revision>4</cp:revision>
  <dcterms:created xsi:type="dcterms:W3CDTF">2025-09-16T06:21:00Z</dcterms:created>
  <dcterms:modified xsi:type="dcterms:W3CDTF">2026-03-09T0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4462</vt:lpwstr>
  </property>
  <property fmtid="{D5CDD505-2E9C-101B-9397-08002B2CF9AE}" pid="3" name="grammarly_documentContext">
    <vt:lpwstr>{"goals":[],"domain":"general","emotions":[],"dialect":"british"}</vt:lpwstr>
  </property>
  <property fmtid="{D5CDD505-2E9C-101B-9397-08002B2CF9AE}" pid="4" name="GrammarlyDocumentId">
    <vt:lpwstr>49f81c5d-e67c-4b41-92bf-00c1f9ef3e2e</vt:lpwstr>
  </property>
</Properties>
</file>